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C7C5573" w:rsidR="006305D7" w:rsidRPr="005C5C6D" w:rsidRDefault="006305D7" w:rsidP="00CA678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C5C6D">
        <w:rPr>
          <w:rFonts w:asciiTheme="minorHAnsi" w:hAnsiTheme="minorHAnsi" w:cstheme="minorHAnsi"/>
          <w:b/>
          <w:bCs/>
          <w:color w:val="auto"/>
        </w:rPr>
        <w:t>TITLE:</w:t>
      </w:r>
      <w:r w:rsidRPr="005C5C6D">
        <w:rPr>
          <w:rFonts w:asciiTheme="minorHAnsi" w:hAnsiTheme="minorHAnsi" w:cstheme="minorHAnsi"/>
          <w:color w:val="auto"/>
        </w:rPr>
        <w:t xml:space="preserve"> </w:t>
      </w:r>
    </w:p>
    <w:p w14:paraId="0C76090E" w14:textId="452F3FC5" w:rsidR="007A4DD6" w:rsidRPr="005C5C6D" w:rsidRDefault="00401554" w:rsidP="00CA678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n </w:t>
      </w:r>
      <w:r w:rsidR="00770A82">
        <w:rPr>
          <w:rFonts w:asciiTheme="minorHAnsi" w:hAnsiTheme="minorHAnsi" w:cstheme="minorHAnsi"/>
          <w:color w:val="auto"/>
        </w:rPr>
        <w:t>Enhanced G</w:t>
      </w:r>
      <w:r w:rsidR="00627E1C">
        <w:rPr>
          <w:rFonts w:asciiTheme="minorHAnsi" w:hAnsiTheme="minorHAnsi" w:cstheme="minorHAnsi"/>
          <w:color w:val="auto"/>
        </w:rPr>
        <w:t xml:space="preserve">reen </w:t>
      </w:r>
      <w:r w:rsidR="00770A82">
        <w:rPr>
          <w:rFonts w:asciiTheme="minorHAnsi" w:hAnsiTheme="minorHAnsi" w:cstheme="minorHAnsi"/>
          <w:color w:val="auto"/>
        </w:rPr>
        <w:t>F</w:t>
      </w:r>
      <w:r w:rsidR="00627E1C">
        <w:rPr>
          <w:rFonts w:asciiTheme="minorHAnsi" w:hAnsiTheme="minorHAnsi" w:cstheme="minorHAnsi"/>
          <w:color w:val="auto"/>
        </w:rPr>
        <w:t xml:space="preserve">luorescence </w:t>
      </w:r>
      <w:r w:rsidR="00770A82">
        <w:rPr>
          <w:rFonts w:asciiTheme="minorHAnsi" w:hAnsiTheme="minorHAnsi" w:cstheme="minorHAnsi"/>
          <w:color w:val="auto"/>
        </w:rPr>
        <w:t>P</w:t>
      </w:r>
      <w:r w:rsidR="00627E1C">
        <w:rPr>
          <w:rFonts w:asciiTheme="minorHAnsi" w:hAnsiTheme="minorHAnsi" w:cstheme="minorHAnsi"/>
          <w:color w:val="auto"/>
        </w:rPr>
        <w:t>rotein-</w:t>
      </w:r>
      <w:r w:rsidR="00770A82">
        <w:rPr>
          <w:rFonts w:asciiTheme="minorHAnsi" w:hAnsiTheme="minorHAnsi" w:cstheme="minorHAnsi"/>
          <w:color w:val="auto"/>
        </w:rPr>
        <w:t>B</w:t>
      </w:r>
      <w:r>
        <w:rPr>
          <w:rFonts w:asciiTheme="minorHAnsi" w:hAnsiTheme="minorHAnsi" w:cstheme="minorHAnsi"/>
          <w:color w:val="auto"/>
        </w:rPr>
        <w:t xml:space="preserve">ased </w:t>
      </w:r>
      <w:r w:rsidR="00770A82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>ssay for</w:t>
      </w:r>
      <w:r w:rsidR="0033284F" w:rsidRPr="005C5C6D">
        <w:rPr>
          <w:rFonts w:asciiTheme="minorHAnsi" w:hAnsiTheme="minorHAnsi" w:cstheme="minorHAnsi"/>
          <w:color w:val="auto"/>
        </w:rPr>
        <w:t xml:space="preserve"> </w:t>
      </w:r>
      <w:r w:rsidR="00770A82">
        <w:rPr>
          <w:rFonts w:asciiTheme="minorHAnsi" w:hAnsiTheme="minorHAnsi" w:cstheme="minorHAnsi"/>
          <w:color w:val="auto"/>
        </w:rPr>
        <w:t>Studying N</w:t>
      </w:r>
      <w:r w:rsidR="00770A82" w:rsidRPr="005C5C6D">
        <w:rPr>
          <w:rFonts w:asciiTheme="minorHAnsi" w:hAnsiTheme="minorHAnsi" w:cstheme="minorHAnsi"/>
          <w:color w:val="auto"/>
        </w:rPr>
        <w:t xml:space="preserve">eurite </w:t>
      </w:r>
      <w:r w:rsidR="002D1456">
        <w:rPr>
          <w:rFonts w:asciiTheme="minorHAnsi" w:hAnsiTheme="minorHAnsi" w:cstheme="minorHAnsi"/>
          <w:color w:val="auto"/>
        </w:rPr>
        <w:t>O</w:t>
      </w:r>
      <w:r w:rsidR="002D1456" w:rsidRPr="005C5C6D">
        <w:rPr>
          <w:rFonts w:asciiTheme="minorHAnsi" w:hAnsiTheme="minorHAnsi" w:cstheme="minorHAnsi"/>
          <w:color w:val="auto"/>
        </w:rPr>
        <w:t xml:space="preserve">utgrowth </w:t>
      </w:r>
      <w:r>
        <w:rPr>
          <w:rFonts w:asciiTheme="minorHAnsi" w:hAnsiTheme="minorHAnsi" w:cstheme="minorHAnsi"/>
          <w:color w:val="auto"/>
        </w:rPr>
        <w:t xml:space="preserve">in </w:t>
      </w:r>
      <w:r w:rsidR="00770A82">
        <w:rPr>
          <w:rFonts w:asciiTheme="minorHAnsi" w:hAnsiTheme="minorHAnsi" w:cstheme="minorHAnsi"/>
          <w:color w:val="auto"/>
        </w:rPr>
        <w:t>Primary N</w:t>
      </w:r>
      <w:r>
        <w:rPr>
          <w:rFonts w:asciiTheme="minorHAnsi" w:hAnsiTheme="minorHAnsi" w:cstheme="minorHAnsi"/>
          <w:color w:val="auto"/>
        </w:rPr>
        <w:t>eurons</w:t>
      </w:r>
    </w:p>
    <w:p w14:paraId="2E300B21" w14:textId="77777777" w:rsidR="007A4DD6" w:rsidRPr="005C5C6D" w:rsidRDefault="007A4DD6" w:rsidP="00D17ABC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21C5AD65" w:rsidR="006305D7" w:rsidRPr="005C5C6D" w:rsidRDefault="006305D7" w:rsidP="00D17ABC">
      <w:pPr>
        <w:rPr>
          <w:rFonts w:asciiTheme="minorHAnsi" w:hAnsiTheme="minorHAnsi" w:cstheme="minorHAnsi"/>
          <w:color w:val="auto"/>
        </w:rPr>
      </w:pPr>
      <w:r w:rsidRPr="005C5C6D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5C5C6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5C5C6D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5C5C6D">
        <w:rPr>
          <w:rFonts w:asciiTheme="minorHAnsi" w:hAnsiTheme="minorHAnsi" w:cstheme="minorHAnsi"/>
          <w:b/>
          <w:bCs/>
          <w:color w:val="auto"/>
        </w:rPr>
        <w:t>AFFILIATIONS</w:t>
      </w:r>
      <w:r w:rsidRPr="005C5C6D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32B171D0" w14:textId="49701DC5" w:rsidR="007A4DD6" w:rsidRPr="005C5C6D" w:rsidRDefault="0033284F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Wai Wa Ray Chan</w:t>
      </w:r>
      <w:r w:rsidR="00EA6BD5" w:rsidRPr="005C5C6D">
        <w:rPr>
          <w:rFonts w:asciiTheme="minorHAnsi" w:hAnsiTheme="minorHAnsi" w:cstheme="minorHAnsi"/>
          <w:color w:val="auto"/>
          <w:vertAlign w:val="superscript"/>
          <w:lang w:val="en-HK"/>
        </w:rPr>
        <w:t>1</w:t>
      </w:r>
      <w:r w:rsidR="00155BA1">
        <w:rPr>
          <w:rFonts w:asciiTheme="minorHAnsi" w:hAnsiTheme="minorHAnsi" w:cstheme="minorHAnsi"/>
          <w:color w:val="auto"/>
          <w:lang w:val="en-HK"/>
        </w:rPr>
        <w:t>*</w:t>
      </w:r>
      <w:r w:rsidRPr="005C5C6D">
        <w:rPr>
          <w:rFonts w:asciiTheme="minorHAnsi" w:hAnsiTheme="minorHAnsi" w:cstheme="minorHAnsi"/>
          <w:color w:val="auto"/>
          <w:lang w:val="en-HK"/>
        </w:rPr>
        <w:t>, Wen Li</w:t>
      </w:r>
      <w:r w:rsidR="000937E5" w:rsidRPr="005C5C6D">
        <w:rPr>
          <w:rFonts w:asciiTheme="minorHAnsi" w:hAnsiTheme="minorHAnsi" w:cstheme="minorHAnsi"/>
          <w:color w:val="auto"/>
          <w:vertAlign w:val="superscript"/>
          <w:lang w:val="en-HK"/>
        </w:rPr>
        <w:t>1</w:t>
      </w:r>
      <w:r w:rsidR="00C60E71" w:rsidRPr="005C5C6D">
        <w:rPr>
          <w:rFonts w:asciiTheme="minorHAnsi" w:hAnsiTheme="minorHAnsi" w:cstheme="minorHAnsi"/>
          <w:color w:val="auto"/>
          <w:vertAlign w:val="superscript"/>
          <w:lang w:val="en-HK"/>
        </w:rPr>
        <w:t>,</w:t>
      </w:r>
      <w:r w:rsidR="00EA6BD5" w:rsidRPr="005C5C6D">
        <w:rPr>
          <w:rFonts w:asciiTheme="minorHAnsi" w:hAnsiTheme="minorHAnsi" w:cstheme="minorHAnsi"/>
          <w:color w:val="auto"/>
          <w:vertAlign w:val="superscript"/>
          <w:lang w:val="en-HK"/>
        </w:rPr>
        <w:t>2</w:t>
      </w:r>
      <w:r w:rsidR="00155BA1">
        <w:rPr>
          <w:rFonts w:asciiTheme="minorHAnsi" w:hAnsiTheme="minorHAnsi" w:cstheme="minorHAnsi"/>
          <w:color w:val="auto"/>
          <w:lang w:val="en-HK"/>
        </w:rPr>
        <w:t>*</w:t>
      </w:r>
      <w:r w:rsidRPr="005C5C6D">
        <w:rPr>
          <w:rFonts w:asciiTheme="minorHAnsi" w:hAnsiTheme="minorHAnsi" w:cstheme="minorHAnsi"/>
          <w:color w:val="auto"/>
          <w:lang w:val="en-HK"/>
        </w:rPr>
        <w:t>,</w:t>
      </w:r>
      <w:r w:rsidR="009647A7">
        <w:rPr>
          <w:rFonts w:asciiTheme="minorHAnsi" w:hAnsiTheme="minorHAnsi" w:cstheme="minorHAnsi"/>
          <w:color w:val="auto"/>
          <w:lang w:val="en-HK"/>
        </w:rPr>
        <w:t xml:space="preserve"> Dik Long</w:t>
      </w:r>
      <w:r w:rsidR="00627E1C">
        <w:rPr>
          <w:rFonts w:asciiTheme="minorHAnsi" w:hAnsiTheme="minorHAnsi" w:cstheme="minorHAnsi"/>
          <w:color w:val="auto"/>
          <w:lang w:val="en-HK"/>
        </w:rPr>
        <w:t xml:space="preserve"> Dennis Chau</w:t>
      </w:r>
      <w:r w:rsidR="00627E1C" w:rsidRPr="00627E1C">
        <w:rPr>
          <w:rFonts w:asciiTheme="minorHAnsi" w:hAnsiTheme="minorHAnsi" w:cstheme="minorHAnsi"/>
          <w:color w:val="auto"/>
          <w:vertAlign w:val="superscript"/>
          <w:lang w:val="en-HK"/>
        </w:rPr>
        <w:t>1</w:t>
      </w:r>
      <w:r w:rsidR="001729C2">
        <w:rPr>
          <w:rFonts w:asciiTheme="minorHAnsi" w:hAnsiTheme="minorHAnsi" w:cstheme="minorHAnsi"/>
          <w:color w:val="auto"/>
          <w:lang w:val="en-HK"/>
        </w:rPr>
        <w:t>*</w:t>
      </w:r>
      <w:r w:rsidR="00627E1C">
        <w:rPr>
          <w:rFonts w:asciiTheme="minorHAnsi" w:hAnsiTheme="minorHAnsi" w:cstheme="minorHAnsi"/>
          <w:color w:val="auto"/>
          <w:lang w:val="en-HK"/>
        </w:rPr>
        <w:t>,</w:t>
      </w:r>
      <w:r w:rsidRPr="005C5C6D">
        <w:rPr>
          <w:rFonts w:asciiTheme="minorHAnsi" w:hAnsiTheme="minorHAnsi" w:cstheme="minorHAnsi"/>
          <w:color w:val="auto"/>
          <w:lang w:val="en-HK"/>
        </w:rPr>
        <w:t xml:space="preserve"> Kwok</w:t>
      </w:r>
      <w:r w:rsidR="00EB58B9">
        <w:rPr>
          <w:rFonts w:asciiTheme="minorHAnsi" w:hAnsiTheme="minorHAnsi" w:cstheme="minorHAnsi"/>
          <w:color w:val="auto"/>
          <w:lang w:val="en-HK"/>
        </w:rPr>
        <w:t>-</w:t>
      </w:r>
      <w:r w:rsidRPr="005C5C6D">
        <w:rPr>
          <w:rFonts w:asciiTheme="minorHAnsi" w:hAnsiTheme="minorHAnsi" w:cstheme="minorHAnsi"/>
          <w:color w:val="auto"/>
          <w:lang w:val="en-HK"/>
        </w:rPr>
        <w:t>Fai Lau</w:t>
      </w:r>
      <w:r w:rsidR="00EA6BD5" w:rsidRPr="005C5C6D">
        <w:rPr>
          <w:rFonts w:asciiTheme="minorHAnsi" w:hAnsiTheme="minorHAnsi" w:cstheme="minorHAnsi"/>
          <w:color w:val="auto"/>
          <w:vertAlign w:val="superscript"/>
          <w:lang w:val="en-HK"/>
        </w:rPr>
        <w:t>1</w:t>
      </w:r>
    </w:p>
    <w:p w14:paraId="6D81594B" w14:textId="670616B4" w:rsidR="00EA6BD5" w:rsidRPr="005C5C6D" w:rsidRDefault="00EA6BD5" w:rsidP="00D17ABC">
      <w:pPr>
        <w:rPr>
          <w:rFonts w:asciiTheme="minorHAnsi" w:hAnsiTheme="minorHAnsi" w:cstheme="minorHAnsi"/>
          <w:color w:val="auto"/>
          <w:lang w:val="en-HK"/>
        </w:rPr>
      </w:pPr>
    </w:p>
    <w:p w14:paraId="6FA1F365" w14:textId="5E85F59D" w:rsidR="00E37CB4" w:rsidRPr="005C5C6D" w:rsidRDefault="00E37CB4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vertAlign w:val="superscript"/>
          <w:lang w:val="en-HK"/>
        </w:rPr>
        <w:t>1</w:t>
      </w:r>
      <w:r w:rsidRPr="005C5C6D">
        <w:rPr>
          <w:rFonts w:asciiTheme="minorHAnsi" w:hAnsiTheme="minorHAnsi" w:cstheme="minorHAnsi"/>
          <w:color w:val="auto"/>
          <w:lang w:val="en-HK"/>
        </w:rPr>
        <w:t xml:space="preserve">School of Life Sciences, The Chinese University of Hong Kong, </w:t>
      </w:r>
      <w:r w:rsidR="000D4B00" w:rsidRPr="005C5C6D">
        <w:rPr>
          <w:rFonts w:asciiTheme="minorHAnsi" w:hAnsiTheme="minorHAnsi" w:cstheme="minorHAnsi"/>
          <w:color w:val="auto"/>
          <w:lang w:val="en-HK"/>
        </w:rPr>
        <w:t>Hong Kong Special Administrative Region, China</w:t>
      </w:r>
    </w:p>
    <w:p w14:paraId="58ACBB0F" w14:textId="31420A9E" w:rsidR="00835699" w:rsidRPr="005C5C6D" w:rsidRDefault="00835699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vertAlign w:val="superscript"/>
          <w:lang w:val="en-HK"/>
        </w:rPr>
        <w:t>2</w:t>
      </w:r>
      <w:r w:rsidR="000D4B00" w:rsidRPr="005C5C6D">
        <w:rPr>
          <w:rFonts w:asciiTheme="minorHAnsi" w:hAnsiTheme="minorHAnsi" w:cstheme="minorHAnsi"/>
          <w:color w:val="auto"/>
          <w:lang w:val="en-HK"/>
        </w:rPr>
        <w:t>Shenzhen Institutes of Advanced Technology, Chinese Academy of Sciences, Shenzhen, Guangdong Province, China</w:t>
      </w:r>
    </w:p>
    <w:p w14:paraId="355879B1" w14:textId="09F51E70" w:rsidR="00E25ABA" w:rsidRDefault="00E25ABA" w:rsidP="00D17ABC">
      <w:pPr>
        <w:rPr>
          <w:rFonts w:asciiTheme="minorHAnsi" w:hAnsiTheme="minorHAnsi" w:cstheme="minorHAnsi"/>
          <w:color w:val="auto"/>
          <w:lang w:val="en-HK"/>
        </w:rPr>
      </w:pPr>
    </w:p>
    <w:p w14:paraId="1B9D6E87" w14:textId="765D75AF" w:rsidR="008B5BFC" w:rsidRDefault="008B5BFC" w:rsidP="00D17ABC">
      <w:pPr>
        <w:rPr>
          <w:rFonts w:asciiTheme="minorHAnsi" w:hAnsiTheme="minorHAnsi" w:cstheme="minorHAnsi"/>
          <w:color w:val="auto"/>
          <w:lang w:val="en-HK"/>
        </w:rPr>
      </w:pPr>
      <w:r w:rsidRPr="008B5BFC">
        <w:rPr>
          <w:rFonts w:asciiTheme="minorHAnsi" w:hAnsiTheme="minorHAnsi" w:cstheme="minorHAnsi"/>
          <w:color w:val="auto"/>
          <w:lang w:val="en-HK"/>
        </w:rPr>
        <w:t>*These authors contributed equally.</w:t>
      </w:r>
    </w:p>
    <w:p w14:paraId="6FDB0CC3" w14:textId="77777777" w:rsidR="008B5BFC" w:rsidRPr="005C5C6D" w:rsidRDefault="008B5BFC" w:rsidP="00D17ABC">
      <w:pPr>
        <w:rPr>
          <w:rFonts w:asciiTheme="minorHAnsi" w:hAnsiTheme="minorHAnsi" w:cstheme="minorHAnsi"/>
          <w:color w:val="auto"/>
          <w:lang w:val="en-HK"/>
        </w:rPr>
      </w:pPr>
    </w:p>
    <w:p w14:paraId="45C8622D" w14:textId="4E6E4AC4" w:rsidR="00E25ABA" w:rsidRPr="005C5C6D" w:rsidRDefault="00E25ABA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Corresponding Author:</w:t>
      </w:r>
    </w:p>
    <w:p w14:paraId="5F36E94D" w14:textId="6823D281" w:rsidR="00E25ABA" w:rsidRPr="005C5C6D" w:rsidRDefault="00E25ABA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Kwok</w:t>
      </w:r>
      <w:r w:rsidR="00DC0D51">
        <w:rPr>
          <w:rFonts w:asciiTheme="minorHAnsi" w:hAnsiTheme="minorHAnsi" w:cstheme="minorHAnsi"/>
          <w:color w:val="auto"/>
          <w:lang w:val="en-HK"/>
        </w:rPr>
        <w:t>-</w:t>
      </w:r>
      <w:r w:rsidRPr="005C5C6D">
        <w:rPr>
          <w:rFonts w:asciiTheme="minorHAnsi" w:hAnsiTheme="minorHAnsi" w:cstheme="minorHAnsi"/>
          <w:color w:val="auto"/>
          <w:lang w:val="en-HK"/>
        </w:rPr>
        <w:t>Fai Lau</w:t>
      </w:r>
      <w:r w:rsidR="003331D5" w:rsidRPr="005C5C6D">
        <w:rPr>
          <w:rFonts w:asciiTheme="minorHAnsi" w:hAnsiTheme="minorHAnsi" w:cstheme="minorHAnsi"/>
          <w:color w:val="auto"/>
          <w:lang w:val="en-HK"/>
        </w:rPr>
        <w:t xml:space="preserve"> (</w:t>
      </w:r>
      <w:hyperlink r:id="rId8" w:history="1">
        <w:r w:rsidR="003331D5" w:rsidRPr="005C5C6D">
          <w:rPr>
            <w:rStyle w:val="Hyperlink"/>
            <w:rFonts w:asciiTheme="minorHAnsi" w:hAnsiTheme="minorHAnsi" w:cstheme="minorHAnsi"/>
            <w:lang w:val="en-HK"/>
          </w:rPr>
          <w:t>kflau@cuhk.edu.hk</w:t>
        </w:r>
      </w:hyperlink>
      <w:r w:rsidR="003331D5" w:rsidRPr="005C5C6D">
        <w:rPr>
          <w:rFonts w:asciiTheme="minorHAnsi" w:hAnsiTheme="minorHAnsi" w:cstheme="minorHAnsi"/>
          <w:color w:val="auto"/>
          <w:lang w:val="en-HK"/>
        </w:rPr>
        <w:t>)</w:t>
      </w:r>
    </w:p>
    <w:p w14:paraId="6DE91171" w14:textId="0B7D4570" w:rsidR="003331D5" w:rsidRPr="005C5C6D" w:rsidRDefault="003331D5" w:rsidP="00D17ABC">
      <w:pPr>
        <w:rPr>
          <w:rFonts w:asciiTheme="minorHAnsi" w:hAnsiTheme="minorHAnsi" w:cstheme="minorHAnsi"/>
          <w:color w:val="auto"/>
          <w:lang w:val="en-HK"/>
        </w:rPr>
      </w:pPr>
    </w:p>
    <w:p w14:paraId="5FDDA1FE" w14:textId="60D74E4B" w:rsidR="003331D5" w:rsidRPr="005C5C6D" w:rsidRDefault="003331D5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Email Addresses of Co-authors:</w:t>
      </w:r>
    </w:p>
    <w:p w14:paraId="14E43A53" w14:textId="1A8A5FD4" w:rsidR="00627E1C" w:rsidRPr="005C5C6D" w:rsidRDefault="003331D5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Wai Wa Ray Chan (</w:t>
      </w:r>
      <w:hyperlink r:id="rId9" w:history="1">
        <w:r w:rsidRPr="005C5C6D">
          <w:rPr>
            <w:rStyle w:val="Hyperlink"/>
            <w:rFonts w:asciiTheme="minorHAnsi" w:hAnsiTheme="minorHAnsi" w:cstheme="minorHAnsi"/>
            <w:lang w:val="en-HK"/>
          </w:rPr>
          <w:t>raychan@link.cuhk.edu.hk</w:t>
        </w:r>
      </w:hyperlink>
      <w:r w:rsidRPr="005C5C6D">
        <w:rPr>
          <w:rFonts w:asciiTheme="minorHAnsi" w:hAnsiTheme="minorHAnsi" w:cstheme="minorHAnsi"/>
          <w:color w:val="auto"/>
          <w:lang w:val="en-HK"/>
        </w:rPr>
        <w:t>)</w:t>
      </w:r>
    </w:p>
    <w:p w14:paraId="196CBEBF" w14:textId="70CEA379" w:rsidR="003331D5" w:rsidRDefault="003331D5" w:rsidP="00D17ABC">
      <w:pPr>
        <w:rPr>
          <w:rFonts w:asciiTheme="minorHAnsi" w:hAnsiTheme="minorHAnsi" w:cstheme="minorHAnsi"/>
          <w:color w:val="auto"/>
          <w:lang w:val="en-HK"/>
        </w:rPr>
      </w:pPr>
      <w:r w:rsidRPr="005C5C6D">
        <w:rPr>
          <w:rFonts w:asciiTheme="minorHAnsi" w:hAnsiTheme="minorHAnsi" w:cstheme="minorHAnsi"/>
          <w:color w:val="auto"/>
          <w:lang w:val="en-HK"/>
        </w:rPr>
        <w:t>Wen Li</w:t>
      </w:r>
      <w:r w:rsidR="000D4B00" w:rsidRPr="005C5C6D">
        <w:rPr>
          <w:rFonts w:asciiTheme="minorHAnsi" w:hAnsiTheme="minorHAnsi" w:cstheme="minorHAnsi"/>
          <w:color w:val="auto"/>
          <w:lang w:val="en-HK"/>
        </w:rPr>
        <w:t xml:space="preserve"> (</w:t>
      </w:r>
      <w:hyperlink r:id="rId10" w:history="1">
        <w:r w:rsidR="00CC5D17" w:rsidRPr="005C5C6D">
          <w:rPr>
            <w:rStyle w:val="Hyperlink"/>
            <w:rFonts w:asciiTheme="minorHAnsi" w:hAnsiTheme="minorHAnsi" w:cstheme="minorHAnsi"/>
            <w:lang w:val="en-HK"/>
          </w:rPr>
          <w:t>wen.li1@siat.ac.cn</w:t>
        </w:r>
      </w:hyperlink>
      <w:r w:rsidR="000D4B00" w:rsidRPr="005C5C6D">
        <w:rPr>
          <w:rFonts w:asciiTheme="minorHAnsi" w:hAnsiTheme="minorHAnsi" w:cstheme="minorHAnsi"/>
          <w:color w:val="auto"/>
          <w:lang w:val="en-HK"/>
        </w:rPr>
        <w:t>)</w:t>
      </w:r>
    </w:p>
    <w:p w14:paraId="4262582F" w14:textId="087CBB16" w:rsidR="00627E1C" w:rsidRPr="005C5C6D" w:rsidRDefault="00627E1C" w:rsidP="00D17ABC">
      <w:pPr>
        <w:rPr>
          <w:rFonts w:asciiTheme="minorHAnsi" w:hAnsiTheme="minorHAnsi" w:cstheme="minorHAnsi"/>
          <w:color w:val="auto"/>
          <w:lang w:val="en-HK"/>
        </w:rPr>
      </w:pPr>
      <w:r>
        <w:rPr>
          <w:rFonts w:asciiTheme="minorHAnsi" w:hAnsiTheme="minorHAnsi" w:cstheme="minorHAnsi"/>
          <w:color w:val="auto"/>
          <w:lang w:val="en-HK"/>
        </w:rPr>
        <w:t>Dik Long Dennis Chau (</w:t>
      </w:r>
      <w:hyperlink r:id="rId11" w:history="1">
        <w:r w:rsidR="005927F3" w:rsidRPr="00690AD2">
          <w:rPr>
            <w:rStyle w:val="Hyperlink"/>
            <w:rFonts w:asciiTheme="minorHAnsi" w:hAnsiTheme="minorHAnsi" w:cstheme="minorHAnsi"/>
            <w:lang w:val="en-HK"/>
          </w:rPr>
          <w:t>denniscdl@link.cuhk.edu.hk</w:t>
        </w:r>
      </w:hyperlink>
      <w:r w:rsidR="005927F3">
        <w:rPr>
          <w:rFonts w:asciiTheme="minorHAnsi" w:hAnsiTheme="minorHAnsi" w:cstheme="minorHAnsi"/>
          <w:color w:val="auto"/>
          <w:lang w:val="en-HK"/>
        </w:rPr>
        <w:t>)</w:t>
      </w:r>
    </w:p>
    <w:p w14:paraId="60FCB589" w14:textId="42D11221" w:rsidR="00D04A95" w:rsidRPr="005C5C6D" w:rsidRDefault="00D04A95" w:rsidP="00D17ABC">
      <w:pPr>
        <w:rPr>
          <w:rFonts w:asciiTheme="minorHAnsi" w:hAnsiTheme="minorHAnsi" w:cstheme="minorHAnsi"/>
          <w:bCs/>
          <w:color w:val="auto"/>
        </w:rPr>
      </w:pPr>
    </w:p>
    <w:p w14:paraId="71B79AC9" w14:textId="762C2291" w:rsidR="006305D7" w:rsidRPr="00D81CB8" w:rsidRDefault="006305D7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6C0B0781" w14:textId="518D9FA2" w:rsidR="007A4DD6" w:rsidRPr="00D81CB8" w:rsidRDefault="00CC0207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E</w:t>
      </w:r>
      <w:r w:rsidR="005F512D" w:rsidRPr="00D81CB8">
        <w:rPr>
          <w:rFonts w:asciiTheme="minorHAnsi" w:hAnsiTheme="minorHAnsi" w:cstheme="minorHAnsi"/>
          <w:color w:val="000000" w:themeColor="text1"/>
        </w:rPr>
        <w:t>nhanced green fluorescent protein</w:t>
      </w:r>
      <w:r w:rsidR="00342D46" w:rsidRPr="00D81CB8">
        <w:rPr>
          <w:rFonts w:asciiTheme="minorHAnsi" w:hAnsiTheme="minorHAnsi" w:cstheme="minorHAnsi"/>
          <w:color w:val="000000" w:themeColor="text1"/>
        </w:rPr>
        <w:t>,</w:t>
      </w:r>
      <w:r w:rsidR="00674964" w:rsidRPr="00D81CB8">
        <w:rPr>
          <w:rFonts w:asciiTheme="minorHAnsi" w:hAnsiTheme="minorHAnsi" w:cstheme="minorHAnsi"/>
          <w:color w:val="000000" w:themeColor="text1"/>
        </w:rPr>
        <w:t xml:space="preserve"> ImageJ,</w:t>
      </w:r>
      <w:r w:rsidR="00F21021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342D46" w:rsidRPr="00D81CB8">
        <w:rPr>
          <w:rFonts w:asciiTheme="minorHAnsi" w:hAnsiTheme="minorHAnsi" w:cstheme="minorHAnsi"/>
          <w:color w:val="000000" w:themeColor="text1"/>
        </w:rPr>
        <w:t>microscopy,</w:t>
      </w:r>
      <w:r w:rsidR="00327AC1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342D46" w:rsidRPr="00D81CB8">
        <w:rPr>
          <w:rFonts w:asciiTheme="minorHAnsi" w:hAnsiTheme="minorHAnsi" w:cstheme="minorHAnsi"/>
          <w:color w:val="000000" w:themeColor="text1"/>
        </w:rPr>
        <w:t>n</w:t>
      </w:r>
      <w:r w:rsidR="00327AC1" w:rsidRPr="00D81CB8">
        <w:rPr>
          <w:rFonts w:asciiTheme="minorHAnsi" w:hAnsiTheme="minorHAnsi" w:cstheme="minorHAnsi"/>
          <w:color w:val="000000" w:themeColor="text1"/>
        </w:rPr>
        <w:t xml:space="preserve">eurite outgrowth, </w:t>
      </w:r>
      <w:r w:rsidR="00CC3329" w:rsidRPr="00D81CB8">
        <w:rPr>
          <w:rFonts w:asciiTheme="minorHAnsi" w:hAnsiTheme="minorHAnsi" w:cstheme="minorHAnsi"/>
          <w:color w:val="000000" w:themeColor="text1"/>
        </w:rPr>
        <w:t>primary neurons</w:t>
      </w:r>
      <w:r w:rsidRPr="00D81CB8">
        <w:rPr>
          <w:rFonts w:asciiTheme="minorHAnsi" w:hAnsiTheme="minorHAnsi" w:cstheme="minorHAnsi"/>
          <w:color w:val="000000" w:themeColor="text1"/>
        </w:rPr>
        <w:t>, transfection</w:t>
      </w:r>
    </w:p>
    <w:p w14:paraId="1CB4E390" w14:textId="77777777" w:rsidR="006305D7" w:rsidRPr="00D81CB8" w:rsidRDefault="006305D7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1284ED01" w:rsidR="006305D7" w:rsidRPr="00D81CB8" w:rsidRDefault="00086FF5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D81CB8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2798D51" w14:textId="5C5F3B29" w:rsidR="007A4DD6" w:rsidRPr="00D81CB8" w:rsidRDefault="0033284F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In this report, we describe a </w:t>
      </w:r>
      <w:r w:rsidR="00DD6DD1" w:rsidRPr="00D81CB8">
        <w:rPr>
          <w:rFonts w:asciiTheme="minorHAnsi" w:hAnsiTheme="minorHAnsi" w:cstheme="minorHAnsi"/>
          <w:color w:val="000000" w:themeColor="text1"/>
        </w:rPr>
        <w:t xml:space="preserve">simple </w:t>
      </w:r>
      <w:r w:rsidRPr="00D81CB8">
        <w:rPr>
          <w:rFonts w:asciiTheme="minorHAnsi" w:hAnsiTheme="minorHAnsi" w:cstheme="minorHAnsi"/>
          <w:color w:val="000000" w:themeColor="text1"/>
        </w:rPr>
        <w:t xml:space="preserve">protocol for </w:t>
      </w:r>
      <w:r w:rsidR="003022AE" w:rsidRPr="00D81CB8">
        <w:rPr>
          <w:rFonts w:asciiTheme="minorHAnsi" w:hAnsiTheme="minorHAnsi" w:cstheme="minorHAnsi"/>
          <w:color w:val="000000" w:themeColor="text1"/>
        </w:rPr>
        <w:t>studying neurite outgrowth in embryonic rat cortical neurons</w:t>
      </w:r>
      <w:r w:rsidR="00F07840" w:rsidRPr="00D81CB8">
        <w:rPr>
          <w:rFonts w:asciiTheme="minorHAnsi" w:hAnsiTheme="minorHAnsi" w:cstheme="minorHAnsi"/>
          <w:color w:val="000000" w:themeColor="text1"/>
        </w:rPr>
        <w:t xml:space="preserve"> by </w:t>
      </w:r>
      <w:r w:rsidR="009F7CB8" w:rsidRPr="00D81CB8">
        <w:rPr>
          <w:rFonts w:asciiTheme="minorHAnsi" w:hAnsiTheme="minorHAnsi" w:cstheme="minorHAnsi"/>
          <w:color w:val="000000" w:themeColor="text1"/>
        </w:rPr>
        <w:t>co-</w:t>
      </w:r>
      <w:r w:rsidR="00F07840" w:rsidRPr="00D81CB8">
        <w:rPr>
          <w:rFonts w:asciiTheme="minorHAnsi" w:hAnsiTheme="minorHAnsi" w:cstheme="minorHAnsi"/>
          <w:color w:val="000000" w:themeColor="text1"/>
        </w:rPr>
        <w:t>transfecting with EGFP</w:t>
      </w:r>
      <w:r w:rsidR="009F7CB8" w:rsidRPr="00D81CB8">
        <w:rPr>
          <w:rFonts w:asciiTheme="minorHAnsi" w:hAnsiTheme="minorHAnsi" w:cstheme="minorHAnsi"/>
          <w:color w:val="000000" w:themeColor="text1"/>
        </w:rPr>
        <w:t xml:space="preserve"> and </w:t>
      </w:r>
      <w:r w:rsidR="005E721F">
        <w:rPr>
          <w:rFonts w:asciiTheme="minorHAnsi" w:hAnsiTheme="minorHAnsi" w:cstheme="minorHAnsi"/>
          <w:color w:val="000000" w:themeColor="text1"/>
        </w:rPr>
        <w:t xml:space="preserve">the </w:t>
      </w:r>
      <w:r w:rsidR="009F7CB8" w:rsidRPr="00D81CB8">
        <w:rPr>
          <w:rFonts w:asciiTheme="minorHAnsi" w:hAnsiTheme="minorHAnsi" w:cstheme="minorHAnsi"/>
          <w:color w:val="000000" w:themeColor="text1"/>
        </w:rPr>
        <w:t>protein of interest</w:t>
      </w:r>
      <w:r w:rsidR="00F07840" w:rsidRPr="00D81CB8">
        <w:rPr>
          <w:rFonts w:asciiTheme="minorHAnsi" w:hAnsiTheme="minorHAnsi" w:cstheme="minorHAnsi"/>
          <w:color w:val="000000" w:themeColor="text1"/>
        </w:rPr>
        <w:t>.</w:t>
      </w:r>
      <w:r w:rsidR="00C1707C" w:rsidRPr="00D81CB8">
        <w:rPr>
          <w:rFonts w:asciiTheme="minorHAnsi" w:hAnsiTheme="minorHAnsi" w:cstheme="minorHAnsi"/>
          <w:color w:val="000000" w:themeColor="text1"/>
        </w:rPr>
        <w:t xml:space="preserve"> </w:t>
      </w:r>
    </w:p>
    <w:p w14:paraId="761028D6" w14:textId="77777777" w:rsidR="006305D7" w:rsidRPr="00D81CB8" w:rsidRDefault="006305D7" w:rsidP="00D17ABC">
      <w:pPr>
        <w:rPr>
          <w:rFonts w:asciiTheme="minorHAnsi" w:hAnsiTheme="minorHAnsi" w:cstheme="minorHAnsi"/>
          <w:color w:val="000000" w:themeColor="text1"/>
        </w:rPr>
      </w:pPr>
    </w:p>
    <w:p w14:paraId="64FB8590" w14:textId="2F6D9483" w:rsidR="006305D7" w:rsidRPr="00D81CB8" w:rsidRDefault="006305D7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13D3B234" w14:textId="747DBC5C" w:rsidR="0049456E" w:rsidRPr="00D81CB8" w:rsidRDefault="00263CE7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Neurite outgrowth is a fundamental event </w:t>
      </w:r>
      <w:r w:rsidR="00F36B27" w:rsidRPr="00D81CB8">
        <w:rPr>
          <w:rFonts w:asciiTheme="minorHAnsi" w:hAnsiTheme="minorHAnsi" w:cstheme="minorHAnsi"/>
          <w:color w:val="000000" w:themeColor="text1"/>
        </w:rPr>
        <w:t xml:space="preserve">in </w:t>
      </w:r>
      <w:r w:rsidRPr="00D81CB8">
        <w:rPr>
          <w:rFonts w:asciiTheme="minorHAnsi" w:hAnsiTheme="minorHAnsi" w:cstheme="minorHAnsi"/>
          <w:color w:val="000000" w:themeColor="text1"/>
        </w:rPr>
        <w:t>the formation of the neural circuit</w:t>
      </w:r>
      <w:r w:rsidR="00F36B27" w:rsidRPr="00D81CB8">
        <w:rPr>
          <w:rFonts w:asciiTheme="minorHAnsi" w:hAnsiTheme="minorHAnsi" w:cstheme="minorHAnsi"/>
          <w:color w:val="000000" w:themeColor="text1"/>
        </w:rPr>
        <w:t>s</w:t>
      </w:r>
      <w:r w:rsidRPr="00D81CB8">
        <w:rPr>
          <w:rFonts w:asciiTheme="minorHAnsi" w:hAnsiTheme="minorHAnsi" w:cstheme="minorHAnsi"/>
          <w:color w:val="000000" w:themeColor="text1"/>
        </w:rPr>
        <w:t xml:space="preserve"> during nervous system development.</w:t>
      </w:r>
      <w:r w:rsidR="00D864D4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F36B27" w:rsidRPr="00D81CB8">
        <w:rPr>
          <w:rFonts w:asciiTheme="minorHAnsi" w:hAnsiTheme="minorHAnsi" w:cstheme="minorHAnsi"/>
          <w:color w:val="000000" w:themeColor="text1"/>
        </w:rPr>
        <w:t>S</w:t>
      </w:r>
      <w:r w:rsidRPr="00D81CB8">
        <w:rPr>
          <w:rFonts w:asciiTheme="minorHAnsi" w:hAnsiTheme="minorHAnsi" w:cstheme="minorHAnsi"/>
          <w:color w:val="000000" w:themeColor="text1"/>
        </w:rPr>
        <w:t xml:space="preserve">evere neurite damage and synaptic </w:t>
      </w:r>
      <w:r w:rsidR="008E4D1B" w:rsidRPr="00D81CB8">
        <w:rPr>
          <w:rFonts w:asciiTheme="minorHAnsi" w:hAnsiTheme="minorHAnsi" w:cstheme="minorHAnsi"/>
          <w:color w:val="000000" w:themeColor="text1"/>
        </w:rPr>
        <w:t>dys</w:t>
      </w:r>
      <w:r w:rsidRPr="00D81CB8">
        <w:rPr>
          <w:rFonts w:asciiTheme="minorHAnsi" w:hAnsiTheme="minorHAnsi" w:cstheme="minorHAnsi"/>
          <w:color w:val="000000" w:themeColor="text1"/>
        </w:rPr>
        <w:t xml:space="preserve">function </w:t>
      </w:r>
      <w:r w:rsidR="00F36B27" w:rsidRPr="00D81CB8">
        <w:rPr>
          <w:rFonts w:asciiTheme="minorHAnsi" w:hAnsiTheme="minorHAnsi" w:cstheme="minorHAnsi"/>
          <w:color w:val="000000" w:themeColor="text1"/>
        </w:rPr>
        <w:t>occur</w:t>
      </w:r>
      <w:r w:rsidRPr="00D81CB8">
        <w:rPr>
          <w:rFonts w:asciiTheme="minorHAnsi" w:hAnsiTheme="minorHAnsi" w:cstheme="minorHAnsi"/>
          <w:color w:val="000000" w:themeColor="text1"/>
        </w:rPr>
        <w:t xml:space="preserve"> in various neurodegenerative diseases and age-related degeneration.</w:t>
      </w:r>
      <w:r w:rsidR="0042667B" w:rsidRPr="00D81CB8">
        <w:rPr>
          <w:rFonts w:asciiTheme="minorHAnsi" w:hAnsiTheme="minorHAnsi" w:cstheme="minorHAnsi"/>
          <w:color w:val="000000" w:themeColor="text1"/>
        </w:rPr>
        <w:t xml:space="preserve"> Investigation of the mechanisms that regulate neurite outgrowth would not only shed valuable light on </w:t>
      </w:r>
      <w:r w:rsidR="0042667B" w:rsidRPr="00D81CB8">
        <w:rPr>
          <w:rFonts w:asciiTheme="minorHAnsi" w:hAnsiTheme="minorHAnsi" w:cstheme="minorHAnsi"/>
          <w:noProof/>
          <w:color w:val="000000" w:themeColor="text1"/>
        </w:rPr>
        <w:t>brain</w:t>
      </w:r>
      <w:r w:rsidR="0042667B" w:rsidRPr="00D81CB8">
        <w:rPr>
          <w:rFonts w:asciiTheme="minorHAnsi" w:hAnsiTheme="minorHAnsi" w:cstheme="minorHAnsi"/>
          <w:color w:val="000000" w:themeColor="text1"/>
        </w:rPr>
        <w:t xml:space="preserve"> development</w:t>
      </w:r>
      <w:r w:rsidR="00F36B27" w:rsidRPr="00D81CB8">
        <w:rPr>
          <w:rFonts w:asciiTheme="minorHAnsi" w:hAnsiTheme="minorHAnsi" w:cstheme="minorHAnsi"/>
          <w:color w:val="000000" w:themeColor="text1"/>
        </w:rPr>
        <w:t>al processes</w:t>
      </w:r>
      <w:r w:rsidR="0042667B" w:rsidRPr="00D81CB8">
        <w:rPr>
          <w:rFonts w:asciiTheme="minorHAnsi" w:hAnsiTheme="minorHAnsi" w:cstheme="minorHAnsi"/>
          <w:color w:val="000000" w:themeColor="text1"/>
        </w:rPr>
        <w:t xml:space="preserve"> but also </w:t>
      </w:r>
      <w:r w:rsidR="00F36B27" w:rsidRPr="00D81CB8">
        <w:rPr>
          <w:rFonts w:asciiTheme="minorHAnsi" w:hAnsiTheme="minorHAnsi" w:cstheme="minorHAnsi"/>
          <w:color w:val="000000" w:themeColor="text1"/>
        </w:rPr>
        <w:t xml:space="preserve">on such </w:t>
      </w:r>
      <w:r w:rsidR="008D386D" w:rsidRPr="00D81CB8">
        <w:rPr>
          <w:rFonts w:asciiTheme="minorHAnsi" w:hAnsiTheme="minorHAnsi" w:cstheme="minorHAnsi"/>
          <w:color w:val="000000" w:themeColor="text1"/>
        </w:rPr>
        <w:t xml:space="preserve">neurological </w:t>
      </w:r>
      <w:r w:rsidR="0042667B" w:rsidRPr="00D81CB8">
        <w:rPr>
          <w:rFonts w:asciiTheme="minorHAnsi" w:hAnsiTheme="minorHAnsi" w:cstheme="minorHAnsi"/>
          <w:color w:val="000000" w:themeColor="text1"/>
        </w:rPr>
        <w:t xml:space="preserve">disorders. </w:t>
      </w:r>
      <w:r w:rsidR="00E873FD" w:rsidRPr="00D81CB8">
        <w:rPr>
          <w:rFonts w:asciiTheme="minorHAnsi" w:hAnsiTheme="minorHAnsi" w:cstheme="minorHAnsi"/>
          <w:color w:val="000000" w:themeColor="text1"/>
        </w:rPr>
        <w:t>D</w:t>
      </w:r>
      <w:r w:rsidR="004A195C" w:rsidRPr="00D81CB8">
        <w:rPr>
          <w:rFonts w:asciiTheme="minorHAnsi" w:hAnsiTheme="minorHAnsi" w:cstheme="minorHAnsi"/>
          <w:color w:val="000000" w:themeColor="text1"/>
        </w:rPr>
        <w:t>ue to</w:t>
      </w:r>
      <w:r w:rsidR="0042667B" w:rsidRPr="00D81CB8">
        <w:rPr>
          <w:rFonts w:asciiTheme="minorHAnsi" w:hAnsiTheme="minorHAnsi" w:cstheme="minorHAnsi"/>
          <w:color w:val="000000" w:themeColor="text1"/>
        </w:rPr>
        <w:t xml:space="preserve"> t</w:t>
      </w:r>
      <w:r w:rsidR="00BA7845" w:rsidRPr="00D81CB8">
        <w:rPr>
          <w:rFonts w:asciiTheme="minorHAnsi" w:hAnsiTheme="minorHAnsi" w:cstheme="minorHAnsi"/>
          <w:color w:val="000000" w:themeColor="text1"/>
        </w:rPr>
        <w:t xml:space="preserve">he </w:t>
      </w:r>
      <w:r w:rsidR="004A195C" w:rsidRPr="00D81CB8">
        <w:rPr>
          <w:rFonts w:asciiTheme="minorHAnsi" w:hAnsiTheme="minorHAnsi" w:cstheme="minorHAnsi"/>
          <w:color w:val="000000" w:themeColor="text1"/>
        </w:rPr>
        <w:t xml:space="preserve">low transfection </w:t>
      </w:r>
      <w:r w:rsidR="00A0040A" w:rsidRPr="00D81CB8">
        <w:rPr>
          <w:rFonts w:asciiTheme="minorHAnsi" w:hAnsiTheme="minorHAnsi" w:cstheme="minorHAnsi"/>
          <w:color w:val="000000" w:themeColor="text1"/>
        </w:rPr>
        <w:t>efficiency</w:t>
      </w:r>
      <w:r w:rsidR="004A195C" w:rsidRPr="00D81CB8">
        <w:rPr>
          <w:rFonts w:asciiTheme="minorHAnsi" w:hAnsiTheme="minorHAnsi" w:cstheme="minorHAnsi"/>
          <w:color w:val="000000" w:themeColor="text1"/>
        </w:rPr>
        <w:t xml:space="preserve">, </w:t>
      </w:r>
      <w:r w:rsidR="003C3C82" w:rsidRPr="00D81CB8">
        <w:rPr>
          <w:rFonts w:asciiTheme="minorHAnsi" w:hAnsiTheme="minorHAnsi" w:cstheme="minorHAnsi"/>
          <w:color w:val="000000" w:themeColor="text1"/>
        </w:rPr>
        <w:t xml:space="preserve">it </w:t>
      </w:r>
      <w:r w:rsidR="00BA7845" w:rsidRPr="00D81CB8">
        <w:rPr>
          <w:rFonts w:asciiTheme="minorHAnsi" w:hAnsiTheme="minorHAnsi" w:cstheme="minorHAnsi"/>
          <w:color w:val="000000" w:themeColor="text1"/>
        </w:rPr>
        <w:t xml:space="preserve">is </w:t>
      </w:r>
      <w:r w:rsidR="00F36B27" w:rsidRPr="00D81CB8">
        <w:rPr>
          <w:rFonts w:asciiTheme="minorHAnsi" w:hAnsiTheme="minorHAnsi" w:cstheme="minorHAnsi"/>
          <w:color w:val="000000" w:themeColor="text1"/>
        </w:rPr>
        <w:t xml:space="preserve">currently </w:t>
      </w:r>
      <w:r w:rsidR="008D386D" w:rsidRPr="00D81CB8">
        <w:rPr>
          <w:rFonts w:asciiTheme="minorHAnsi" w:hAnsiTheme="minorHAnsi" w:cstheme="minorHAnsi"/>
          <w:color w:val="000000" w:themeColor="text1"/>
        </w:rPr>
        <w:t>challeng</w:t>
      </w:r>
      <w:r w:rsidR="00F36B27" w:rsidRPr="00D81CB8">
        <w:rPr>
          <w:rFonts w:asciiTheme="minorHAnsi" w:hAnsiTheme="minorHAnsi" w:cstheme="minorHAnsi"/>
          <w:color w:val="000000" w:themeColor="text1"/>
        </w:rPr>
        <w:t>ing</w:t>
      </w:r>
      <w:r w:rsidR="008D386D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3C3C82" w:rsidRPr="00D81CB8">
        <w:rPr>
          <w:rFonts w:asciiTheme="minorHAnsi" w:hAnsiTheme="minorHAnsi" w:cstheme="minorHAnsi"/>
          <w:color w:val="000000" w:themeColor="text1"/>
        </w:rPr>
        <w:t>to study the effect of a specific protein</w:t>
      </w:r>
      <w:r w:rsidR="00015FDA" w:rsidRPr="00D81CB8">
        <w:rPr>
          <w:rFonts w:asciiTheme="minorHAnsi" w:hAnsiTheme="minorHAnsi" w:cstheme="minorHAnsi"/>
          <w:color w:val="000000" w:themeColor="text1"/>
        </w:rPr>
        <w:t xml:space="preserve"> on neurite outgrowth in</w:t>
      </w:r>
      <w:r w:rsidR="00435649" w:rsidRPr="00D81CB8">
        <w:rPr>
          <w:rFonts w:asciiTheme="minorHAnsi" w:hAnsiTheme="minorHAnsi" w:cstheme="minorHAnsi"/>
          <w:color w:val="000000" w:themeColor="text1"/>
        </w:rPr>
        <w:t xml:space="preserve"> primary</w:t>
      </w:r>
      <w:r w:rsidR="00964805" w:rsidRPr="00D81CB8">
        <w:rPr>
          <w:rFonts w:asciiTheme="minorHAnsi" w:hAnsiTheme="minorHAnsi" w:cstheme="minorHAnsi"/>
          <w:color w:val="000000" w:themeColor="text1"/>
        </w:rPr>
        <w:t xml:space="preserve"> mammalian</w:t>
      </w:r>
      <w:r w:rsidR="00015FDA" w:rsidRPr="00D81CB8">
        <w:rPr>
          <w:rFonts w:asciiTheme="minorHAnsi" w:hAnsiTheme="minorHAnsi" w:cstheme="minorHAnsi"/>
          <w:color w:val="000000" w:themeColor="text1"/>
        </w:rPr>
        <w:t xml:space="preserve"> neurons.</w:t>
      </w:r>
      <w:r w:rsidR="00122186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Here, we </w:t>
      </w:r>
      <w:r w:rsidR="00613942" w:rsidRPr="00D81CB8">
        <w:rPr>
          <w:rFonts w:asciiTheme="minorHAnsi" w:hAnsiTheme="minorHAnsi" w:cstheme="minorHAnsi"/>
          <w:color w:val="000000" w:themeColor="text1"/>
        </w:rPr>
        <w:t>describe</w:t>
      </w:r>
      <w:r w:rsidRPr="00D81CB8">
        <w:rPr>
          <w:rFonts w:asciiTheme="minorHAnsi" w:hAnsiTheme="minorHAnsi" w:cstheme="minorHAnsi"/>
          <w:color w:val="000000" w:themeColor="text1"/>
        </w:rPr>
        <w:t xml:space="preserve"> a</w:t>
      </w:r>
      <w:r w:rsidR="00F322CE" w:rsidRPr="00D81CB8">
        <w:rPr>
          <w:rFonts w:asciiTheme="minorHAnsi" w:hAnsiTheme="minorHAnsi" w:cstheme="minorHAnsi"/>
          <w:color w:val="000000" w:themeColor="text1"/>
        </w:rPr>
        <w:t xml:space="preserve"> simple </w:t>
      </w:r>
      <w:r w:rsidRPr="00D81CB8">
        <w:rPr>
          <w:rFonts w:asciiTheme="minorHAnsi" w:hAnsiTheme="minorHAnsi" w:cstheme="minorHAnsi"/>
          <w:color w:val="000000" w:themeColor="text1"/>
        </w:rPr>
        <w:t xml:space="preserve">method </w:t>
      </w:r>
      <w:r w:rsidR="00241A9D" w:rsidRPr="00D81CB8">
        <w:rPr>
          <w:rFonts w:asciiTheme="minorHAnsi" w:hAnsiTheme="minorHAnsi" w:cstheme="minorHAnsi"/>
          <w:color w:val="000000" w:themeColor="text1"/>
        </w:rPr>
        <w:t>for</w:t>
      </w:r>
      <w:r w:rsidR="00C550BE" w:rsidRPr="00D81CB8">
        <w:rPr>
          <w:rFonts w:asciiTheme="minorHAnsi" w:hAnsiTheme="minorHAnsi" w:cstheme="minorHAnsi"/>
          <w:color w:val="000000" w:themeColor="text1"/>
        </w:rPr>
        <w:t xml:space="preserve"> the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613942" w:rsidRPr="00D81CB8">
        <w:rPr>
          <w:rFonts w:asciiTheme="minorHAnsi" w:hAnsiTheme="minorHAnsi" w:cstheme="minorHAnsi"/>
          <w:color w:val="000000" w:themeColor="text1"/>
        </w:rPr>
        <w:t>investigat</w:t>
      </w:r>
      <w:r w:rsidR="00241A9D" w:rsidRPr="00D81CB8">
        <w:rPr>
          <w:rFonts w:asciiTheme="minorHAnsi" w:hAnsiTheme="minorHAnsi" w:cstheme="minorHAnsi"/>
          <w:color w:val="000000" w:themeColor="text1"/>
        </w:rPr>
        <w:t>i</w:t>
      </w:r>
      <w:r w:rsidR="00C550BE" w:rsidRPr="00D81CB8">
        <w:rPr>
          <w:rFonts w:asciiTheme="minorHAnsi" w:hAnsiTheme="minorHAnsi" w:cstheme="minorHAnsi"/>
          <w:color w:val="000000" w:themeColor="text1"/>
        </w:rPr>
        <w:t>on of</w:t>
      </w:r>
      <w:r w:rsidRPr="00D81CB8">
        <w:rPr>
          <w:rFonts w:asciiTheme="minorHAnsi" w:hAnsiTheme="minorHAnsi" w:cstheme="minorHAnsi"/>
          <w:color w:val="000000" w:themeColor="text1"/>
        </w:rPr>
        <w:t xml:space="preserve"> neurite outgrowth</w:t>
      </w:r>
      <w:r w:rsidR="00E408EA" w:rsidRPr="00D81CB8">
        <w:rPr>
          <w:rFonts w:asciiTheme="minorHAnsi" w:hAnsiTheme="minorHAnsi" w:cstheme="minorHAnsi"/>
          <w:color w:val="000000" w:themeColor="text1"/>
        </w:rPr>
        <w:t xml:space="preserve"> by </w:t>
      </w:r>
      <w:r w:rsidR="00F4127C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="00FD7025" w:rsidRPr="00D81CB8">
        <w:rPr>
          <w:rFonts w:asciiTheme="minorHAnsi" w:hAnsiTheme="minorHAnsi" w:cstheme="minorHAnsi"/>
          <w:color w:val="000000" w:themeColor="text1"/>
        </w:rPr>
        <w:t>co-</w:t>
      </w:r>
      <w:r w:rsidR="00E408EA" w:rsidRPr="00D81CB8">
        <w:rPr>
          <w:rFonts w:asciiTheme="minorHAnsi" w:hAnsiTheme="minorHAnsi" w:cstheme="minorHAnsi"/>
          <w:color w:val="000000" w:themeColor="text1"/>
        </w:rPr>
        <w:t>transfecti</w:t>
      </w:r>
      <w:r w:rsidR="00F4127C" w:rsidRPr="00D81CB8">
        <w:rPr>
          <w:rFonts w:asciiTheme="minorHAnsi" w:hAnsiTheme="minorHAnsi" w:cstheme="minorHAnsi"/>
          <w:color w:val="000000" w:themeColor="text1"/>
        </w:rPr>
        <w:t>on of</w:t>
      </w:r>
      <w:r w:rsidR="00E408EA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774718" w:rsidRPr="00D81CB8">
        <w:rPr>
          <w:rFonts w:asciiTheme="minorHAnsi" w:hAnsiTheme="minorHAnsi" w:cstheme="minorHAnsi"/>
          <w:color w:val="000000" w:themeColor="text1"/>
        </w:rPr>
        <w:t xml:space="preserve">primary rat cortical </w:t>
      </w:r>
      <w:r w:rsidR="00E408EA" w:rsidRPr="00D81CB8">
        <w:rPr>
          <w:rFonts w:asciiTheme="minorHAnsi" w:hAnsiTheme="minorHAnsi" w:cstheme="minorHAnsi"/>
          <w:color w:val="000000" w:themeColor="text1"/>
        </w:rPr>
        <w:t>neurons with EGFP</w:t>
      </w:r>
      <w:r w:rsidR="00511176" w:rsidRPr="00D81CB8">
        <w:rPr>
          <w:rFonts w:asciiTheme="minorHAnsi" w:hAnsiTheme="minorHAnsi" w:cstheme="minorHAnsi"/>
          <w:color w:val="000000" w:themeColor="text1"/>
        </w:rPr>
        <w:t xml:space="preserve"> and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a </w:t>
      </w:r>
      <w:r w:rsidR="00511176" w:rsidRPr="00D81CB8">
        <w:rPr>
          <w:rFonts w:asciiTheme="minorHAnsi" w:hAnsiTheme="minorHAnsi" w:cstheme="minorHAnsi"/>
          <w:color w:val="000000" w:themeColor="text1"/>
        </w:rPr>
        <w:t>protein</w:t>
      </w:r>
      <w:r w:rsidR="00833DEC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511176" w:rsidRPr="00D81CB8">
        <w:rPr>
          <w:rFonts w:asciiTheme="minorHAnsi" w:hAnsiTheme="minorHAnsi" w:cstheme="minorHAnsi"/>
          <w:color w:val="000000" w:themeColor="text1"/>
        </w:rPr>
        <w:t>of interest</w:t>
      </w:r>
      <w:r w:rsidR="00740380" w:rsidRPr="00D81CB8">
        <w:rPr>
          <w:rFonts w:asciiTheme="minorHAnsi" w:hAnsiTheme="minorHAnsi" w:cstheme="minorHAnsi"/>
          <w:color w:val="000000" w:themeColor="text1"/>
        </w:rPr>
        <w:t xml:space="preserve"> (POI)</w:t>
      </w:r>
      <w:r w:rsidR="00CB15C0" w:rsidRPr="00D81CB8">
        <w:rPr>
          <w:rFonts w:asciiTheme="minorHAnsi" w:hAnsiTheme="minorHAnsi" w:cstheme="minorHAnsi"/>
          <w:color w:val="000000" w:themeColor="text1"/>
        </w:rPr>
        <w:t>.</w:t>
      </w:r>
      <w:r w:rsidR="00774718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A11BB5" w:rsidRPr="00D81CB8">
        <w:rPr>
          <w:rFonts w:asciiTheme="minorHAnsi" w:hAnsiTheme="minorHAnsi" w:cstheme="minorHAnsi"/>
          <w:color w:val="000000" w:themeColor="text1"/>
        </w:rPr>
        <w:t xml:space="preserve">This method allows the identification of </w:t>
      </w:r>
      <w:r w:rsidR="00740380" w:rsidRPr="00D81CB8">
        <w:rPr>
          <w:rFonts w:asciiTheme="minorHAnsi" w:hAnsiTheme="minorHAnsi" w:cstheme="minorHAnsi"/>
          <w:color w:val="000000" w:themeColor="text1"/>
        </w:rPr>
        <w:t xml:space="preserve">POI </w:t>
      </w:r>
      <w:r w:rsidR="001B2680" w:rsidRPr="00D81CB8">
        <w:rPr>
          <w:rFonts w:asciiTheme="minorHAnsi" w:hAnsiTheme="minorHAnsi" w:cstheme="minorHAnsi"/>
          <w:color w:val="000000" w:themeColor="text1"/>
        </w:rPr>
        <w:t xml:space="preserve">transfected </w:t>
      </w:r>
      <w:r w:rsidR="00361EFD" w:rsidRPr="00D81CB8">
        <w:rPr>
          <w:rFonts w:asciiTheme="minorHAnsi" w:hAnsiTheme="minorHAnsi" w:cstheme="minorHAnsi"/>
          <w:color w:val="000000" w:themeColor="text1"/>
        </w:rPr>
        <w:t xml:space="preserve">neurons </w:t>
      </w:r>
      <w:r w:rsidR="00B4772E" w:rsidRPr="00D81CB8">
        <w:rPr>
          <w:rFonts w:asciiTheme="minorHAnsi" w:hAnsiTheme="minorHAnsi" w:cstheme="minorHAnsi"/>
          <w:color w:val="000000" w:themeColor="text1"/>
        </w:rPr>
        <w:t xml:space="preserve">through </w:t>
      </w:r>
      <w:r w:rsidR="00D27BE0">
        <w:rPr>
          <w:rFonts w:asciiTheme="minorHAnsi" w:hAnsiTheme="minorHAnsi" w:cstheme="minorHAnsi"/>
          <w:color w:val="000000" w:themeColor="text1"/>
        </w:rPr>
        <w:t xml:space="preserve">the </w:t>
      </w:r>
      <w:r w:rsidR="00B4772E" w:rsidRPr="00D81CB8">
        <w:rPr>
          <w:rFonts w:asciiTheme="minorHAnsi" w:hAnsiTheme="minorHAnsi" w:cstheme="minorHAnsi"/>
          <w:color w:val="000000" w:themeColor="text1"/>
        </w:rPr>
        <w:t>EGFP signal</w:t>
      </w:r>
      <w:r w:rsidR="002F35D3" w:rsidRPr="00D81CB8">
        <w:rPr>
          <w:rFonts w:asciiTheme="minorHAnsi" w:hAnsiTheme="minorHAnsi" w:cstheme="minorHAnsi"/>
          <w:color w:val="000000" w:themeColor="text1"/>
        </w:rPr>
        <w:t>, and th</w:t>
      </w:r>
      <w:r w:rsidR="00D67CE7" w:rsidRPr="00D81CB8">
        <w:rPr>
          <w:rFonts w:asciiTheme="minorHAnsi" w:hAnsiTheme="minorHAnsi" w:cstheme="minorHAnsi"/>
          <w:color w:val="000000" w:themeColor="text1"/>
        </w:rPr>
        <w:t>us</w:t>
      </w:r>
      <w:r w:rsidR="003402EF" w:rsidRPr="00D81CB8">
        <w:rPr>
          <w:rFonts w:asciiTheme="minorHAnsi" w:hAnsiTheme="minorHAnsi" w:cstheme="minorHAnsi"/>
          <w:color w:val="000000" w:themeColor="text1"/>
        </w:rPr>
        <w:t xml:space="preserve"> the</w:t>
      </w:r>
      <w:r w:rsidR="002F35D3" w:rsidRPr="00D81CB8">
        <w:rPr>
          <w:rFonts w:asciiTheme="minorHAnsi" w:hAnsiTheme="minorHAnsi" w:cstheme="minorHAnsi"/>
          <w:color w:val="000000" w:themeColor="text1"/>
        </w:rPr>
        <w:t xml:space="preserve"> effect of </w:t>
      </w:r>
      <w:r w:rsidR="00F36B27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="002F35D3" w:rsidRPr="00D81CB8">
        <w:rPr>
          <w:rFonts w:asciiTheme="minorHAnsi" w:hAnsiTheme="minorHAnsi" w:cstheme="minorHAnsi"/>
          <w:color w:val="000000" w:themeColor="text1"/>
        </w:rPr>
        <w:t xml:space="preserve">POI </w:t>
      </w:r>
      <w:r w:rsidR="00801136" w:rsidRPr="00D81CB8">
        <w:rPr>
          <w:rFonts w:asciiTheme="minorHAnsi" w:hAnsiTheme="minorHAnsi" w:cstheme="minorHAnsi"/>
          <w:color w:val="000000" w:themeColor="text1"/>
        </w:rPr>
        <w:t xml:space="preserve">on neurite outgrowth </w:t>
      </w:r>
      <w:r w:rsidR="00F36B27" w:rsidRPr="00D81CB8">
        <w:rPr>
          <w:rFonts w:asciiTheme="minorHAnsi" w:hAnsiTheme="minorHAnsi" w:cstheme="minorHAnsi"/>
          <w:color w:val="000000" w:themeColor="text1"/>
        </w:rPr>
        <w:t xml:space="preserve">can </w:t>
      </w:r>
      <w:r w:rsidR="00801136" w:rsidRPr="00D81CB8">
        <w:rPr>
          <w:rFonts w:asciiTheme="minorHAnsi" w:hAnsiTheme="minorHAnsi" w:cstheme="minorHAnsi"/>
          <w:color w:val="000000" w:themeColor="text1"/>
        </w:rPr>
        <w:t>be determined</w:t>
      </w:r>
      <w:r w:rsidR="009F0D78" w:rsidRPr="00D81CB8">
        <w:rPr>
          <w:rFonts w:asciiTheme="minorHAnsi" w:hAnsiTheme="minorHAnsi" w:cstheme="minorHAnsi"/>
          <w:color w:val="000000" w:themeColor="text1"/>
        </w:rPr>
        <w:t xml:space="preserve"> precisely</w:t>
      </w:r>
      <w:r w:rsidR="00801136" w:rsidRPr="00D81CB8">
        <w:rPr>
          <w:rFonts w:asciiTheme="minorHAnsi" w:hAnsiTheme="minorHAnsi" w:cstheme="minorHAnsi"/>
          <w:color w:val="000000" w:themeColor="text1"/>
        </w:rPr>
        <w:t>.</w:t>
      </w:r>
      <w:r w:rsidR="000A27A4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EC3B2F" w:rsidRPr="00D81CB8">
        <w:rPr>
          <w:rFonts w:asciiTheme="minorHAnsi" w:hAnsiTheme="minorHAnsi" w:cstheme="minorHAnsi"/>
          <w:color w:val="000000" w:themeColor="text1"/>
        </w:rPr>
        <w:t>This</w:t>
      </w:r>
      <w:r w:rsidR="00752920" w:rsidRPr="00D81CB8">
        <w:rPr>
          <w:rFonts w:asciiTheme="minorHAnsi" w:hAnsiTheme="minorHAnsi" w:cstheme="minorHAnsi"/>
          <w:color w:val="000000" w:themeColor="text1"/>
        </w:rPr>
        <w:t xml:space="preserve"> EGFP-based</w:t>
      </w:r>
      <w:r w:rsidR="00EC3B2F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752920" w:rsidRPr="00D81CB8">
        <w:rPr>
          <w:rFonts w:asciiTheme="minorHAnsi" w:hAnsiTheme="minorHAnsi" w:cstheme="minorHAnsi"/>
          <w:color w:val="000000" w:themeColor="text1"/>
        </w:rPr>
        <w:t>assay</w:t>
      </w:r>
      <w:r w:rsidR="00EC3B2F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1A31AF" w:rsidRPr="00D81CB8">
        <w:rPr>
          <w:rFonts w:asciiTheme="minorHAnsi" w:hAnsiTheme="minorHAnsi" w:cstheme="minorHAnsi"/>
          <w:color w:val="000000" w:themeColor="text1"/>
        </w:rPr>
        <w:t xml:space="preserve">provides a convenient approach for the investigation of </w:t>
      </w:r>
      <w:r w:rsidR="00893D3C" w:rsidRPr="00D81CB8">
        <w:rPr>
          <w:rFonts w:asciiTheme="minorHAnsi" w:hAnsiTheme="minorHAnsi" w:cstheme="minorHAnsi"/>
          <w:color w:val="000000" w:themeColor="text1"/>
        </w:rPr>
        <w:t xml:space="preserve">pathways regulating </w:t>
      </w:r>
      <w:r w:rsidR="00B77B52" w:rsidRPr="00D81CB8">
        <w:rPr>
          <w:rFonts w:asciiTheme="minorHAnsi" w:hAnsiTheme="minorHAnsi" w:cstheme="minorHAnsi"/>
          <w:color w:val="000000" w:themeColor="text1"/>
        </w:rPr>
        <w:t>neurite outgrowth</w:t>
      </w:r>
      <w:r w:rsidR="00752920" w:rsidRPr="00D81CB8">
        <w:rPr>
          <w:rFonts w:asciiTheme="minorHAnsi" w:hAnsiTheme="minorHAnsi" w:cstheme="minorHAnsi"/>
          <w:color w:val="000000" w:themeColor="text1"/>
        </w:rPr>
        <w:t xml:space="preserve">. </w:t>
      </w:r>
    </w:p>
    <w:p w14:paraId="253A61C9" w14:textId="77777777" w:rsidR="004D4087" w:rsidRPr="00D81CB8" w:rsidRDefault="004D4087" w:rsidP="00D17ABC">
      <w:pPr>
        <w:rPr>
          <w:rFonts w:asciiTheme="minorHAnsi" w:hAnsiTheme="minorHAnsi" w:cstheme="minorHAnsi"/>
          <w:b/>
          <w:color w:val="000000" w:themeColor="text1"/>
        </w:rPr>
      </w:pPr>
    </w:p>
    <w:p w14:paraId="00D25F73" w14:textId="57ECBCF7" w:rsidR="006305D7" w:rsidRPr="00D81CB8" w:rsidRDefault="006305D7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>INTRODUCTION</w:t>
      </w:r>
      <w:r w:rsidRPr="00D81CB8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</w:p>
    <w:p w14:paraId="51BBEDBF" w14:textId="0883504F" w:rsidR="00A85A90" w:rsidRPr="00D81CB8" w:rsidRDefault="002543E8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Neurites</w:t>
      </w:r>
      <w:r w:rsidR="00B66D46" w:rsidRPr="00D81CB8">
        <w:rPr>
          <w:rFonts w:asciiTheme="minorHAnsi" w:hAnsiTheme="minorHAnsi" w:cstheme="minorHAnsi"/>
          <w:color w:val="000000" w:themeColor="text1"/>
        </w:rPr>
        <w:t xml:space="preserve">, including both axons and dendrites, </w:t>
      </w:r>
      <w:r w:rsidR="003C6336" w:rsidRPr="00D81CB8">
        <w:rPr>
          <w:rFonts w:asciiTheme="minorHAnsi" w:hAnsiTheme="minorHAnsi" w:cstheme="minorHAnsi"/>
          <w:color w:val="000000" w:themeColor="text1"/>
        </w:rPr>
        <w:t>are</w:t>
      </w:r>
      <w:r w:rsidR="007E1567" w:rsidRPr="00D81CB8">
        <w:rPr>
          <w:rFonts w:asciiTheme="minorHAnsi" w:hAnsiTheme="minorHAnsi" w:cstheme="minorHAnsi"/>
          <w:color w:val="000000" w:themeColor="text1"/>
        </w:rPr>
        <w:t xml:space="preserve"> the</w:t>
      </w:r>
      <w:r w:rsidR="003C6336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D36B80" w:rsidRPr="00D81CB8">
        <w:rPr>
          <w:rFonts w:asciiTheme="minorHAnsi" w:hAnsiTheme="minorHAnsi" w:cstheme="minorHAnsi"/>
          <w:color w:val="000000" w:themeColor="text1"/>
        </w:rPr>
        <w:t>project</w:t>
      </w:r>
      <w:r w:rsidR="003C6336" w:rsidRPr="00D81CB8">
        <w:rPr>
          <w:rFonts w:asciiTheme="minorHAnsi" w:hAnsiTheme="minorHAnsi" w:cstheme="minorHAnsi"/>
          <w:color w:val="000000" w:themeColor="text1"/>
        </w:rPr>
        <w:t>ions</w:t>
      </w:r>
      <w:r w:rsidR="00B66D46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from </w:t>
      </w:r>
      <w:r w:rsidR="00B66D46" w:rsidRPr="00D81CB8">
        <w:rPr>
          <w:rFonts w:asciiTheme="minorHAnsi" w:hAnsiTheme="minorHAnsi" w:cstheme="minorHAnsi"/>
          <w:color w:val="000000" w:themeColor="text1"/>
        </w:rPr>
        <w:t>neuron</w:t>
      </w:r>
      <w:r w:rsidR="003C6336" w:rsidRPr="00D81CB8">
        <w:rPr>
          <w:rFonts w:asciiTheme="minorHAnsi" w:hAnsiTheme="minorHAnsi" w:cstheme="minorHAnsi"/>
          <w:color w:val="000000" w:themeColor="text1"/>
        </w:rPr>
        <w:t>s</w:t>
      </w:r>
      <w:r w:rsidR="00B66D46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involved in </w:t>
      </w:r>
      <w:r w:rsidR="00D465EB" w:rsidRPr="00D81CB8">
        <w:rPr>
          <w:rFonts w:asciiTheme="minorHAnsi" w:hAnsiTheme="minorHAnsi" w:cstheme="minorHAnsi"/>
          <w:color w:val="000000" w:themeColor="text1"/>
        </w:rPr>
        <w:t>the establishment of the</w:t>
      </w:r>
      <w:r w:rsidR="001D2DDC" w:rsidRPr="00D81CB8">
        <w:rPr>
          <w:rFonts w:asciiTheme="minorHAnsi" w:hAnsiTheme="minorHAnsi" w:cstheme="minorHAnsi"/>
          <w:color w:val="000000" w:themeColor="text1"/>
        </w:rPr>
        <w:t xml:space="preserve"> neural network</w:t>
      </w:r>
      <w:r w:rsidR="00CA0B5E" w:rsidRPr="00D81CB8">
        <w:rPr>
          <w:rFonts w:asciiTheme="minorHAnsi" w:hAnsiTheme="minorHAnsi" w:cstheme="minorHAnsi"/>
          <w:color w:val="000000" w:themeColor="text1"/>
        </w:rPr>
        <w:t>s</w:t>
      </w:r>
      <w:r w:rsidR="001D2DDC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4C1024" w:rsidRPr="00D81CB8">
        <w:rPr>
          <w:rFonts w:asciiTheme="minorHAnsi" w:hAnsiTheme="minorHAnsi" w:cstheme="minorHAnsi"/>
          <w:color w:val="000000" w:themeColor="text1"/>
        </w:rPr>
        <w:t>T</w:t>
      </w:r>
      <w:r w:rsidR="00905136" w:rsidRPr="00D81CB8">
        <w:rPr>
          <w:rFonts w:asciiTheme="minorHAnsi" w:hAnsiTheme="minorHAnsi" w:cstheme="minorHAnsi"/>
          <w:color w:val="000000" w:themeColor="text1"/>
        </w:rPr>
        <w:t>he</w:t>
      </w:r>
      <w:r w:rsidR="002E6FE1" w:rsidRPr="00D81CB8">
        <w:rPr>
          <w:rFonts w:asciiTheme="minorHAnsi" w:hAnsiTheme="minorHAnsi" w:cstheme="minorHAnsi"/>
          <w:color w:val="000000" w:themeColor="text1"/>
        </w:rPr>
        <w:t xml:space="preserve"> dynamic outgrowth of neurites </w:t>
      </w:r>
      <w:r w:rsidR="004F589C" w:rsidRPr="00D81CB8">
        <w:rPr>
          <w:rFonts w:asciiTheme="minorHAnsi" w:hAnsiTheme="minorHAnsi" w:cstheme="minorHAnsi"/>
          <w:color w:val="000000" w:themeColor="text1"/>
        </w:rPr>
        <w:t>is essential for</w:t>
      </w:r>
      <w:r w:rsidR="00033D25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0B5E" w:rsidRPr="00D81CB8">
        <w:rPr>
          <w:rFonts w:asciiTheme="minorHAnsi" w:hAnsiTheme="minorHAnsi" w:cstheme="minorHAnsi"/>
          <w:color w:val="000000" w:themeColor="text1"/>
        </w:rPr>
        <w:lastRenderedPageBreak/>
        <w:t>neuro</w:t>
      </w:r>
      <w:r w:rsidR="00680348" w:rsidRPr="00D81CB8">
        <w:rPr>
          <w:rFonts w:asciiTheme="minorHAnsi" w:hAnsiTheme="minorHAnsi" w:cstheme="minorHAnsi"/>
          <w:color w:val="000000" w:themeColor="text1"/>
        </w:rPr>
        <w:t>development.</w:t>
      </w:r>
      <w:r w:rsidR="00843874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665F9D" w:rsidRPr="00D81CB8">
        <w:rPr>
          <w:rFonts w:asciiTheme="minorHAnsi" w:hAnsiTheme="minorHAnsi" w:cstheme="minorHAnsi"/>
          <w:color w:val="000000" w:themeColor="text1"/>
        </w:rPr>
        <w:t xml:space="preserve">However, the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underlying </w:t>
      </w:r>
      <w:r w:rsidR="00665F9D" w:rsidRPr="00D81CB8">
        <w:rPr>
          <w:rFonts w:asciiTheme="minorHAnsi" w:hAnsiTheme="minorHAnsi" w:cstheme="minorHAnsi"/>
          <w:color w:val="000000" w:themeColor="text1"/>
        </w:rPr>
        <w:t>regulatory mechanism</w:t>
      </w:r>
      <w:r w:rsidR="000004D8" w:rsidRPr="00D81CB8">
        <w:rPr>
          <w:rFonts w:asciiTheme="minorHAnsi" w:hAnsiTheme="minorHAnsi" w:cstheme="minorHAnsi"/>
          <w:color w:val="000000" w:themeColor="text1"/>
        </w:rPr>
        <w:t>s</w:t>
      </w:r>
      <w:r w:rsidR="00665F9D" w:rsidRPr="00D81CB8">
        <w:rPr>
          <w:rFonts w:asciiTheme="minorHAnsi" w:hAnsiTheme="minorHAnsi" w:cstheme="minorHAnsi"/>
          <w:color w:val="000000" w:themeColor="text1"/>
        </w:rPr>
        <w:t xml:space="preserve"> underneath remain</w:t>
      </w:r>
      <w:r w:rsidR="000004D8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0B5E" w:rsidRPr="00D81CB8">
        <w:rPr>
          <w:rFonts w:asciiTheme="minorHAnsi" w:hAnsiTheme="minorHAnsi" w:cstheme="minorHAnsi"/>
          <w:color w:val="000000" w:themeColor="text1"/>
        </w:rPr>
        <w:t>unclear</w:t>
      </w:r>
      <w:r w:rsidR="000004D8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CA0B5E" w:rsidRPr="00D81CB8">
        <w:rPr>
          <w:rFonts w:asciiTheme="minorHAnsi" w:hAnsiTheme="minorHAnsi" w:cstheme="minorHAnsi"/>
          <w:color w:val="000000" w:themeColor="text1"/>
        </w:rPr>
        <w:t>In particular</w:t>
      </w:r>
      <w:r w:rsidR="008E6CE5" w:rsidRPr="00D81CB8">
        <w:rPr>
          <w:rFonts w:asciiTheme="minorHAnsi" w:hAnsiTheme="minorHAnsi" w:cstheme="minorHAnsi"/>
          <w:color w:val="000000" w:themeColor="text1"/>
        </w:rPr>
        <w:t>,</w:t>
      </w:r>
      <w:r w:rsidR="0048430F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2003C2" w:rsidRPr="00D81CB8">
        <w:rPr>
          <w:rFonts w:asciiTheme="minorHAnsi" w:hAnsiTheme="minorHAnsi" w:cstheme="minorHAnsi"/>
          <w:color w:val="000000" w:themeColor="text1"/>
        </w:rPr>
        <w:t xml:space="preserve">neurite damage is </w:t>
      </w:r>
      <w:r w:rsidR="00DA4B04" w:rsidRPr="00D81CB8">
        <w:rPr>
          <w:rFonts w:asciiTheme="minorHAnsi" w:hAnsiTheme="minorHAnsi" w:cstheme="minorHAnsi"/>
          <w:color w:val="000000" w:themeColor="text1"/>
        </w:rPr>
        <w:t>often observed</w:t>
      </w:r>
      <w:r w:rsidR="002003C2" w:rsidRPr="00D81CB8">
        <w:rPr>
          <w:rFonts w:asciiTheme="minorHAnsi" w:hAnsiTheme="minorHAnsi" w:cstheme="minorHAnsi"/>
          <w:color w:val="000000" w:themeColor="text1"/>
        </w:rPr>
        <w:t xml:space="preserve"> in various neurodege</w:t>
      </w:r>
      <w:r w:rsidR="00250A67" w:rsidRPr="00D81CB8">
        <w:rPr>
          <w:rFonts w:asciiTheme="minorHAnsi" w:hAnsiTheme="minorHAnsi" w:cstheme="minorHAnsi"/>
          <w:color w:val="000000" w:themeColor="text1"/>
        </w:rPr>
        <w:t>nerati</w:t>
      </w:r>
      <w:r w:rsidR="00897623" w:rsidRPr="00D81CB8">
        <w:rPr>
          <w:rFonts w:asciiTheme="minorHAnsi" w:hAnsiTheme="minorHAnsi" w:cstheme="minorHAnsi"/>
          <w:color w:val="000000" w:themeColor="text1"/>
        </w:rPr>
        <w:t>ve</w:t>
      </w:r>
      <w:r w:rsidR="00250A67" w:rsidRPr="00D81CB8">
        <w:rPr>
          <w:rFonts w:asciiTheme="minorHAnsi" w:hAnsiTheme="minorHAnsi" w:cstheme="minorHAnsi"/>
          <w:color w:val="000000" w:themeColor="text1"/>
        </w:rPr>
        <w:t xml:space="preserve"> diseases and after brain injuries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/>
      </w:r>
      <w:r w:rsidR="00D272F6" w:rsidRPr="00D81CB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aplan&lt;/Author&gt;&lt;Year&gt;2018&lt;/Year&gt;&lt;RecNum&gt;8324&lt;/RecNum&gt;&lt;DisplayText&gt;&lt;style face="superscript"&gt;1&lt;/style&gt;&lt;/DisplayText&gt;&lt;record&gt;&lt;rec-number&gt;8324&lt;/rec-number&gt;&lt;foreign-keys&gt;&lt;key app="EN" db-id="f0zpdrzf1zd203eva9qvweaa92t9d2f99ddx"&gt;8324&lt;/key&gt;&lt;/foreign-keys&gt;&lt;ref-type name="Journal Article"&gt;17&lt;/ref-type&gt;&lt;contributors&gt;&lt;authors&gt;&lt;author&gt;Kaplan, A.&lt;/author&gt;&lt;author&gt;Bueno, M.&lt;/author&gt;&lt;author&gt;Hua, L.&lt;/author&gt;&lt;author&gt;Fournier, A. E.&lt;/author&gt;&lt;/authors&gt;&lt;/contributors&gt;&lt;auth-address&gt;Department of Neurology and Neurosurgery, Montreal Neurological Institute, McGill University, Montreal, Quebec, Canada.&lt;/auth-address&gt;&lt;titles&gt;&lt;title&gt;Maximizing functional axon repair in the injured central nervous system: Lessons from neuronal development&lt;/title&gt;&lt;secondary-title&gt;Dev Dyn&lt;/secondary-title&gt;&lt;alt-title&gt;Developmental dynamics : an official publication of the American Association of Anatomists&lt;/alt-title&gt;&lt;/titles&gt;&lt;periodical&gt;&lt;full-title&gt;Dev Dyn&lt;/full-title&gt;&lt;abbr-1&gt;Developmental Dynamics&lt;/abbr-1&gt;&lt;/periodical&gt;&lt;pages&gt;18-23&lt;/pages&gt;&lt;volume&gt;247&lt;/volume&gt;&lt;number&gt;1&lt;/number&gt;&lt;keywords&gt;&lt;keyword&gt;Animals&lt;/keyword&gt;&lt;keyword&gt;Axons/*physiology&lt;/keyword&gt;&lt;keyword&gt;Central Nervous System/*injuries/physiopathology&lt;/keyword&gt;&lt;keyword&gt;Humans&lt;/keyword&gt;&lt;keyword&gt;Nerve Regeneration/*physiology&lt;/keyword&gt;&lt;keyword&gt;Neurogenesis/*physiology&lt;/keyword&gt;&lt;keyword&gt;Spinal Cord Injuries/*physiopathology&lt;/keyword&gt;&lt;/keywords&gt;&lt;dates&gt;&lt;year&gt;2018&lt;/year&gt;&lt;pub-dates&gt;&lt;date&gt;Jan&lt;/date&gt;&lt;/pub-dates&gt;&lt;/dates&gt;&lt;isbn&gt;1097-0177 (Electronic)&amp;#xD;1058-8388 (Linking)&lt;/isbn&gt;&lt;accession-num&gt;28643358&lt;/accession-num&gt;&lt;urls&gt;&lt;related-urls&gt;&lt;url&gt;http://www.ncbi.nlm.nih.gov/pubmed/28643358&lt;/url&gt;&lt;/related-urls&gt;&lt;/urls&gt;&lt;electronic-resource-num&gt;10.1002/dvdy.24536&lt;/electronic-resource-num&gt;&lt;/record&gt;&lt;/Cite&gt;&lt;/EndNote&gt;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250A67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A85A90" w:rsidRPr="00D81CB8">
        <w:rPr>
          <w:rFonts w:asciiTheme="minorHAnsi" w:hAnsiTheme="minorHAnsi" w:cstheme="minorHAnsi"/>
          <w:color w:val="000000" w:themeColor="text1"/>
        </w:rPr>
        <w:t xml:space="preserve">Therefore, </w:t>
      </w:r>
      <w:r w:rsidR="00A2220C" w:rsidRPr="00D81CB8">
        <w:rPr>
          <w:rFonts w:asciiTheme="minorHAnsi" w:hAnsiTheme="minorHAnsi" w:cstheme="minorHAnsi"/>
          <w:color w:val="000000" w:themeColor="text1"/>
        </w:rPr>
        <w:t>investigat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ion </w:t>
      </w:r>
      <w:r w:rsidR="00A20255" w:rsidRPr="00D81CB8">
        <w:rPr>
          <w:rFonts w:asciiTheme="minorHAnsi" w:hAnsiTheme="minorHAnsi" w:cstheme="minorHAnsi"/>
          <w:color w:val="000000" w:themeColor="text1"/>
        </w:rPr>
        <w:t>of the</w:t>
      </w:r>
      <w:r w:rsidR="00290506" w:rsidRPr="00D81CB8">
        <w:rPr>
          <w:rFonts w:asciiTheme="minorHAnsi" w:hAnsiTheme="minorHAnsi" w:cstheme="minorHAnsi"/>
          <w:color w:val="000000" w:themeColor="text1"/>
        </w:rPr>
        <w:t xml:space="preserve"> roles of</w:t>
      </w:r>
      <w:r w:rsidR="00B65D41" w:rsidRPr="00D81CB8">
        <w:rPr>
          <w:rFonts w:asciiTheme="minorHAnsi" w:hAnsiTheme="minorHAnsi" w:cstheme="minorHAnsi"/>
          <w:color w:val="000000" w:themeColor="text1"/>
        </w:rPr>
        <w:t xml:space="preserve"> putative </w:t>
      </w:r>
      <w:r w:rsidR="00E944CF" w:rsidRPr="00D81CB8">
        <w:rPr>
          <w:rFonts w:asciiTheme="minorHAnsi" w:hAnsiTheme="minorHAnsi" w:cstheme="minorHAnsi"/>
          <w:color w:val="000000" w:themeColor="text1"/>
        </w:rPr>
        <w:t xml:space="preserve">molecules in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various </w:t>
      </w:r>
      <w:r w:rsidR="00E944CF" w:rsidRPr="00D81CB8">
        <w:rPr>
          <w:rFonts w:asciiTheme="minorHAnsi" w:hAnsiTheme="minorHAnsi" w:cstheme="minorHAnsi"/>
          <w:color w:val="000000" w:themeColor="text1"/>
        </w:rPr>
        <w:t>neurite outgrowth regulat</w:t>
      </w:r>
      <w:r w:rsidR="000C1925" w:rsidRPr="00D81CB8">
        <w:rPr>
          <w:rFonts w:asciiTheme="minorHAnsi" w:hAnsiTheme="minorHAnsi" w:cstheme="minorHAnsi"/>
          <w:color w:val="000000" w:themeColor="text1"/>
        </w:rPr>
        <w:t>ory</w:t>
      </w:r>
      <w:r w:rsidR="00E944CF" w:rsidRPr="00D81CB8">
        <w:rPr>
          <w:rFonts w:asciiTheme="minorHAnsi" w:hAnsiTheme="minorHAnsi" w:cstheme="minorHAnsi"/>
          <w:color w:val="000000" w:themeColor="text1"/>
        </w:rPr>
        <w:t xml:space="preserve"> pathway</w:t>
      </w:r>
      <w:r w:rsidR="007518BA" w:rsidRPr="00D81CB8">
        <w:rPr>
          <w:rFonts w:asciiTheme="minorHAnsi" w:hAnsiTheme="minorHAnsi" w:cstheme="minorHAnsi"/>
          <w:color w:val="000000" w:themeColor="text1"/>
        </w:rPr>
        <w:t xml:space="preserve">s would improve our understanding of the process. </w:t>
      </w:r>
      <w:r w:rsidR="00E727F1" w:rsidRPr="00D81CB8">
        <w:rPr>
          <w:rFonts w:asciiTheme="minorHAnsi" w:hAnsiTheme="minorHAnsi" w:cstheme="minorHAnsi"/>
          <w:color w:val="000000" w:themeColor="text1"/>
        </w:rPr>
        <w:t xml:space="preserve">Moreover, it may reveal novel </w:t>
      </w:r>
      <w:r w:rsidR="002E4562" w:rsidRPr="00D81CB8">
        <w:rPr>
          <w:rFonts w:asciiTheme="minorHAnsi" w:hAnsiTheme="minorHAnsi" w:cstheme="minorHAnsi"/>
          <w:color w:val="000000" w:themeColor="text1"/>
        </w:rPr>
        <w:t xml:space="preserve">therapeutic targets for </w:t>
      </w:r>
      <w:r w:rsidR="00CA0B5E" w:rsidRPr="00D81CB8">
        <w:rPr>
          <w:rFonts w:asciiTheme="minorHAnsi" w:hAnsiTheme="minorHAnsi" w:cstheme="minorHAnsi"/>
          <w:color w:val="000000" w:themeColor="text1"/>
        </w:rPr>
        <w:t xml:space="preserve">various neurological </w:t>
      </w:r>
      <w:r w:rsidR="004F6F0E" w:rsidRPr="00D81CB8">
        <w:rPr>
          <w:rFonts w:asciiTheme="minorHAnsi" w:hAnsiTheme="minorHAnsi" w:cstheme="minorHAnsi"/>
          <w:color w:val="000000" w:themeColor="text1"/>
        </w:rPr>
        <w:t>disorders.</w:t>
      </w:r>
      <w:r w:rsidR="00FF5715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4517BF" w:rsidRPr="00D81CB8">
        <w:rPr>
          <w:rFonts w:asciiTheme="minorHAnsi" w:hAnsiTheme="minorHAnsi" w:cstheme="minorHAnsi"/>
          <w:color w:val="000000" w:themeColor="text1"/>
        </w:rPr>
        <w:t xml:space="preserve">Neuronal cell lines are </w:t>
      </w:r>
      <w:r w:rsidR="00875AA1" w:rsidRPr="00875AA1">
        <w:rPr>
          <w:rFonts w:asciiTheme="minorHAnsi" w:hAnsiTheme="minorHAnsi" w:cstheme="minorHAnsi"/>
          <w:color w:val="000000" w:themeColor="text1"/>
        </w:rPr>
        <w:t>valuable models</w:t>
      </w:r>
      <w:r w:rsidR="00875AA1" w:rsidRPr="00875AA1" w:rsidDel="00875AA1">
        <w:rPr>
          <w:rFonts w:asciiTheme="minorHAnsi" w:hAnsiTheme="minorHAnsi" w:cstheme="minorHAnsi"/>
          <w:color w:val="000000" w:themeColor="text1"/>
        </w:rPr>
        <w:t xml:space="preserve"> </w:t>
      </w:r>
      <w:r w:rsidR="004517BF" w:rsidRPr="00D81CB8">
        <w:rPr>
          <w:rFonts w:asciiTheme="minorHAnsi" w:hAnsiTheme="minorHAnsi" w:cstheme="minorHAnsi"/>
          <w:color w:val="000000" w:themeColor="text1"/>
        </w:rPr>
        <w:t>for studying neuronal pro</w:t>
      </w:r>
      <w:r w:rsidR="00A968D6" w:rsidRPr="00D81CB8">
        <w:rPr>
          <w:rFonts w:asciiTheme="minorHAnsi" w:hAnsiTheme="minorHAnsi" w:cstheme="minorHAnsi"/>
          <w:color w:val="000000" w:themeColor="text1"/>
        </w:rPr>
        <w:t>cesses</w:t>
      </w:r>
      <w:r w:rsidR="00DC47EC" w:rsidRPr="00D81CB8">
        <w:rPr>
          <w:rFonts w:asciiTheme="minorHAnsi" w:hAnsiTheme="minorHAnsi" w:cstheme="minorHAnsi"/>
          <w:color w:val="000000" w:themeColor="text1"/>
        </w:rPr>
        <w:t xml:space="preserve"> including neurite outgrowth</w:t>
      </w:r>
      <w:r w:rsidR="00A968D6" w:rsidRPr="00D81CB8">
        <w:rPr>
          <w:rFonts w:asciiTheme="minorHAnsi" w:hAnsiTheme="minorHAnsi" w:cstheme="minorHAnsi"/>
          <w:color w:val="000000" w:themeColor="text1"/>
        </w:rPr>
        <w:t xml:space="preserve"> as they are</w:t>
      </w:r>
      <w:r w:rsidR="005E721F">
        <w:rPr>
          <w:rFonts w:asciiTheme="minorHAnsi" w:hAnsiTheme="minorHAnsi" w:cstheme="minorHAnsi"/>
          <w:color w:val="000000" w:themeColor="text1"/>
        </w:rPr>
        <w:t xml:space="preserve"> </w:t>
      </w:r>
      <w:r w:rsidR="00A968D6" w:rsidRPr="00D81CB8">
        <w:rPr>
          <w:rFonts w:asciiTheme="minorHAnsi" w:hAnsiTheme="minorHAnsi" w:cstheme="minorHAnsi"/>
          <w:color w:val="000000" w:themeColor="text1"/>
        </w:rPr>
        <w:t xml:space="preserve">easy 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to </w:t>
      </w:r>
      <w:r w:rsidR="00A968D6" w:rsidRPr="00D81CB8">
        <w:rPr>
          <w:rFonts w:asciiTheme="minorHAnsi" w:hAnsiTheme="minorHAnsi" w:cstheme="minorHAnsi"/>
          <w:color w:val="000000" w:themeColor="text1"/>
        </w:rPr>
        <w:t>manipulate and transfect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yaWxsPC9BdXRob3I+PFllYXI+MjAxMTwvWWVhcj48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zMS00ODwvcGFnZXM+PHZvbHVtZT43NTg8L3ZvbHVtZT48a2V5d29yZHM+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yaWxsPC9BdXRob3I+PFllYXI+MjAxMTwvWWVhcj48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zMS00ODwvcGFnZXM+PHZvbHVtZT43NTg8L3ZvbHVtZT48a2V5d29yZHM+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2,3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A968D6" w:rsidRPr="00D81CB8">
        <w:rPr>
          <w:rFonts w:asciiTheme="minorHAnsi" w:hAnsiTheme="minorHAnsi" w:cstheme="minorHAnsi"/>
          <w:color w:val="000000" w:themeColor="text1"/>
        </w:rPr>
        <w:t xml:space="preserve">. However, genetic drift </w:t>
      </w:r>
      <w:r w:rsidR="00172030" w:rsidRPr="00D81CB8">
        <w:rPr>
          <w:rFonts w:asciiTheme="minorHAnsi" w:hAnsiTheme="minorHAnsi" w:cstheme="minorHAnsi"/>
          <w:color w:val="000000" w:themeColor="text1"/>
        </w:rPr>
        <w:t xml:space="preserve">has been 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reported </w:t>
      </w:r>
      <w:r w:rsidR="00172030" w:rsidRPr="00D81CB8">
        <w:rPr>
          <w:rFonts w:asciiTheme="minorHAnsi" w:hAnsiTheme="minorHAnsi" w:cstheme="minorHAnsi"/>
          <w:color w:val="000000" w:themeColor="text1"/>
        </w:rPr>
        <w:t xml:space="preserve">to occur 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in </w:t>
      </w:r>
      <w:r w:rsidR="005C7CDD" w:rsidRPr="00D81CB8">
        <w:rPr>
          <w:rFonts w:asciiTheme="minorHAnsi" w:hAnsiTheme="minorHAnsi" w:cstheme="minorHAnsi"/>
          <w:color w:val="000000" w:themeColor="text1"/>
        </w:rPr>
        <w:t xml:space="preserve">some </w:t>
      </w:r>
      <w:r w:rsidR="003B5E1F" w:rsidRPr="00D81CB8">
        <w:rPr>
          <w:rFonts w:asciiTheme="minorHAnsi" w:hAnsiTheme="minorHAnsi" w:cstheme="minorHAnsi"/>
          <w:color w:val="000000" w:themeColor="text1"/>
        </w:rPr>
        <w:t>commonly used cell lines</w:t>
      </w:r>
      <w:r w:rsidR="00CA678A">
        <w:rPr>
          <w:rFonts w:asciiTheme="minorHAnsi" w:hAnsiTheme="minorHAnsi" w:cstheme="minorHAnsi"/>
          <w:color w:val="000000" w:themeColor="text1"/>
        </w:rPr>
        <w:t>,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 which </w:t>
      </w:r>
      <w:r w:rsidR="002C5037" w:rsidRPr="00D81CB8">
        <w:rPr>
          <w:rFonts w:asciiTheme="minorHAnsi" w:hAnsiTheme="minorHAnsi" w:cstheme="minorHAnsi"/>
          <w:color w:val="000000" w:themeColor="text1"/>
        </w:rPr>
        <w:t xml:space="preserve">could 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lead to </w:t>
      </w:r>
      <w:r w:rsidR="00410C6E" w:rsidRPr="00D81CB8">
        <w:rPr>
          <w:rFonts w:asciiTheme="minorHAnsi" w:hAnsiTheme="minorHAnsi" w:cstheme="minorHAnsi"/>
          <w:color w:val="000000" w:themeColor="text1"/>
        </w:rPr>
        <w:t>variations</w:t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5C7CDD" w:rsidRPr="00D81CB8">
        <w:rPr>
          <w:rFonts w:asciiTheme="minorHAnsi" w:hAnsiTheme="minorHAnsi" w:cstheme="minorHAnsi"/>
          <w:color w:val="000000" w:themeColor="text1"/>
        </w:rPr>
        <w:t xml:space="preserve">in their </w:t>
      </w:r>
      <w:r w:rsidR="003B5E1F" w:rsidRPr="00D81CB8">
        <w:rPr>
          <w:rFonts w:asciiTheme="minorHAnsi" w:hAnsiTheme="minorHAnsi" w:cstheme="minorHAnsi"/>
          <w:color w:val="000000" w:themeColor="text1"/>
        </w:rPr>
        <w:t>physiological responses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ZW4tRGF2aWQ8L0F1dGhvcj48WWVhcj4yMDE4PC9ZZWFy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MzI1LTMzMDwvcGFnZXM+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ZW4tRGF2aWQ8L0F1dGhvcj48WWVhcj4yMDE4PC9ZZWFy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MzI1LTMzMDwvcGFnZXM+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3B5E1F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E917D8" w:rsidRPr="00D81CB8">
        <w:rPr>
          <w:rFonts w:asciiTheme="minorHAnsi" w:hAnsiTheme="minorHAnsi" w:cstheme="minorHAnsi"/>
          <w:color w:val="000000" w:themeColor="text1"/>
        </w:rPr>
        <w:t xml:space="preserve">Moreover, </w:t>
      </w:r>
      <w:r w:rsidR="00172030" w:rsidRPr="00D81CB8">
        <w:rPr>
          <w:rFonts w:asciiTheme="minorHAnsi" w:hAnsiTheme="minorHAnsi" w:cstheme="minorHAnsi"/>
          <w:color w:val="000000" w:themeColor="text1"/>
        </w:rPr>
        <w:t xml:space="preserve">differential </w:t>
      </w:r>
      <w:r w:rsidR="00E917D8" w:rsidRPr="00D81CB8">
        <w:rPr>
          <w:rFonts w:asciiTheme="minorHAnsi" w:hAnsiTheme="minorHAnsi" w:cstheme="minorHAnsi"/>
          <w:color w:val="000000" w:themeColor="text1"/>
        </w:rPr>
        <w:t>protein expression</w:t>
      </w:r>
      <w:r w:rsidR="00F111B1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172030" w:rsidRPr="00D81CB8">
        <w:rPr>
          <w:rFonts w:asciiTheme="minorHAnsi" w:hAnsiTheme="minorHAnsi" w:cstheme="minorHAnsi"/>
          <w:color w:val="000000" w:themeColor="text1"/>
        </w:rPr>
        <w:t>has been</w:t>
      </w:r>
      <w:r w:rsidR="00E917D8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6B18D9" w:rsidRPr="00D81CB8">
        <w:rPr>
          <w:rFonts w:asciiTheme="minorHAnsi" w:hAnsiTheme="minorHAnsi" w:cstheme="minorHAnsi"/>
          <w:color w:val="000000" w:themeColor="text1"/>
        </w:rPr>
        <w:t>shown</w:t>
      </w:r>
      <w:r w:rsidR="00E917D8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5C7CDD" w:rsidRPr="00D81CB8">
        <w:rPr>
          <w:rFonts w:asciiTheme="minorHAnsi" w:hAnsiTheme="minorHAnsi" w:cstheme="minorHAnsi"/>
          <w:color w:val="000000" w:themeColor="text1"/>
        </w:rPr>
        <w:t xml:space="preserve">between neuronal cell lines and primary </w:t>
      </w:r>
      <w:r w:rsidR="00E917D8" w:rsidRPr="00D81CB8">
        <w:rPr>
          <w:rFonts w:asciiTheme="minorHAnsi" w:hAnsiTheme="minorHAnsi" w:cstheme="minorHAnsi"/>
          <w:color w:val="000000" w:themeColor="text1"/>
        </w:rPr>
        <w:t>neurons</w:t>
      </w:r>
      <w:r w:rsidR="005C7CDD" w:rsidRPr="00D81CB8">
        <w:rPr>
          <w:rFonts w:asciiTheme="minorHAnsi" w:hAnsiTheme="minorHAnsi" w:cstheme="minorHAnsi"/>
          <w:color w:val="000000" w:themeColor="text1"/>
        </w:rPr>
        <w:t xml:space="preserve">. For instance, PC12, </w:t>
      </w:r>
      <w:r w:rsidR="004B680C" w:rsidRPr="00D81CB8">
        <w:rPr>
          <w:rFonts w:asciiTheme="minorHAnsi" w:hAnsiTheme="minorHAnsi" w:cstheme="minorHAnsi"/>
          <w:color w:val="000000" w:themeColor="text1"/>
        </w:rPr>
        <w:t xml:space="preserve">a neuronal cell line derived from rat adrenal gland </w:t>
      </w:r>
      <w:r w:rsidR="00CA678A">
        <w:rPr>
          <w:rFonts w:asciiTheme="minorHAnsi" w:hAnsiTheme="minorHAnsi" w:cstheme="minorHAnsi"/>
          <w:color w:val="000000" w:themeColor="text1"/>
        </w:rPr>
        <w:t>that</w:t>
      </w:r>
      <w:r w:rsidR="00CA678A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4B680C" w:rsidRPr="00D81CB8">
        <w:rPr>
          <w:rFonts w:asciiTheme="minorHAnsi" w:hAnsiTheme="minorHAnsi" w:cstheme="minorHAnsi"/>
          <w:color w:val="000000" w:themeColor="text1"/>
        </w:rPr>
        <w:t>is widely used for studying neurite outgrowth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/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rrill&lt;/Author&gt;&lt;Year&gt;2011&lt;/Year&gt;&lt;RecNum&gt;8325&lt;/RecNum&gt;&lt;DisplayText&gt;&lt;style face="superscript"&gt;2&lt;/style&gt;&lt;/DisplayText&gt;&lt;record&gt;&lt;rec-number&gt;8325&lt;/rec-number&gt;&lt;foreign-keys&gt;&lt;key app="EN" db-id="f0zpdrzf1zd203eva9qvweaa92t9d2f99ddx"&gt;8325&lt;/key&gt;&lt;/foreign-keys&gt;&lt;ref-type name="Journal Article"&gt;17&lt;/ref-type&gt;&lt;contributors&gt;&lt;authors&gt;&lt;author&gt;Harrill, J. A.&lt;/author&gt;&lt;author&gt;Mundy, W. R.&lt;/author&gt;&lt;/authors&gt;&lt;/contributors&gt;&lt;auth-address&gt;Systems Biology Branch, Integrated Systems Toxicology Division, National Health and Environmental Effects Research Laboratories, United States Environmental Protection Agency, Research Triangle Park, NC, USA.&lt;/auth-address&gt;&lt;titles&gt;&lt;title&gt;Quantitative assessment of neurite outgrowth in PC12 cell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331-48&lt;/pages&gt;&lt;volume&gt;758&lt;/volume&gt;&lt;keywords&gt;&lt;keyword&gt;Animals&lt;/keyword&gt;&lt;keyword&gt;Cell Culture Techniques&lt;/keyword&gt;&lt;keyword&gt;Cell Growth Processes&lt;/keyword&gt;&lt;keyword&gt;Immunohistochemistry&lt;/keyword&gt;&lt;keyword&gt;Microscopy/methods&lt;/keyword&gt;&lt;keyword&gt;Neurites/*physiology&lt;/keyword&gt;&lt;keyword&gt;PC12 Cells&lt;/keyword&gt;&lt;keyword&gt;Rats&lt;/keyword&gt;&lt;/keywords&gt;&lt;dates&gt;&lt;year&gt;2011&lt;/year&gt;&lt;/dates&gt;&lt;isbn&gt;1940-6029 (Electronic)&amp;#xD;1064-3745 (Linking)&lt;/isbn&gt;&lt;accession-num&gt;21815077&lt;/accession-num&gt;&lt;urls&gt;&lt;related-urls&gt;&lt;url&gt;http://www.ncbi.nlm.nih.gov/pubmed/21815077&lt;/url&gt;&lt;/related-urls&gt;&lt;/urls&gt;&lt;electronic-resource-num&gt;10.1007/978-1-61779-170-3_23&lt;/electronic-resource-num&gt;&lt;/record&gt;&lt;/Cite&gt;&lt;/EndNote&gt;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CA678A" w:rsidRPr="00D17ABC">
        <w:rPr>
          <w:color w:val="000000" w:themeColor="text1"/>
          <w:vertAlign w:val="superscript"/>
        </w:rPr>
        <w:t>,</w:t>
      </w:r>
      <w:r w:rsidR="002F75BC" w:rsidRPr="00D81CB8">
        <w:rPr>
          <w:color w:val="000000" w:themeColor="text1"/>
        </w:rPr>
        <w:fldChar w:fldCharType="begin"/>
      </w:r>
      <w:r w:rsidR="002F75BC" w:rsidRPr="00D81CB8">
        <w:rPr>
          <w:color w:val="000000" w:themeColor="text1"/>
        </w:rPr>
        <w:instrText xml:space="preserve"> ADDIN EN.CITE &lt;EndNote&gt;&lt;Cite&gt;&lt;Author&gt;Yeyeodu&lt;/Author&gt;&lt;Year&gt;2010&lt;/Year&gt;&lt;RecNum&gt;8341&lt;/RecNum&gt;&lt;DisplayText&gt;&lt;style face="superscript"&gt;3&lt;/style&gt;&lt;/DisplayText&gt;&lt;record&gt;&lt;rec-number&gt;8341&lt;/rec-number&gt;&lt;foreign-keys&gt;&lt;key app="EN" db-id="f0zpdrzf1zd203eva9qvweaa92t9d2f99ddx"&gt;8341&lt;/key&gt;&lt;/foreign-keys&gt;&lt;ref-type name="Journal Article"&gt;17&lt;/ref-type&gt;&lt;contributors&gt;&lt;authors&gt;&lt;author&gt;Yeyeodu, S. T.&lt;/author&gt;&lt;author&gt;Witherspoon, S. M.&lt;/author&gt;&lt;author&gt;Gilyazova, N.&lt;/author&gt;&lt;author&gt;Ibeanu, G. C.&lt;/author&gt;&lt;/authors&gt;&lt;/contributors&gt;&lt;auth-address&gt;Biomanufacturing Research Institute and Technology Enterprise, North Carolina Central University, 1801 Fayetteville Street, Durham, NC. 27707, USA.&lt;/auth-address&gt;&lt;titles&gt;&lt;title&gt;A rapid, inexpensive high throughput screen method for neurite outgrowth&lt;/title&gt;&lt;secondary-title&gt;Curr Chem Genomics&lt;/secondary-title&gt;&lt;alt-title&gt;Current chemical genomics&lt;/alt-title&gt;&lt;/titles&gt;&lt;periodical&gt;&lt;full-title&gt;Curr Chem Genomics&lt;/full-title&gt;&lt;abbr-1&gt;Current chemical genomics&lt;/abbr-1&gt;&lt;/periodical&gt;&lt;alt-periodical&gt;&lt;full-title&gt;Curr Chem Genomics&lt;/full-title&gt;&lt;abbr-1&gt;Current chemical genomics&lt;/abbr-1&gt;&lt;/alt-periodical&gt;&lt;pages&gt;74-83&lt;/pages&gt;&lt;volume&gt;4&lt;/volume&gt;&lt;dates&gt;&lt;year&gt;2010&lt;/year&gt;&lt;pub-dates&gt;&lt;date&gt;Dec 13&lt;/date&gt;&lt;/pub-dates&gt;&lt;/dates&gt;&lt;isbn&gt;1875-3973 (Electronic)&amp;#xD;1875-3973 (Linking)&lt;/isbn&gt;&lt;accession-num&gt;21347208&lt;/accession-num&gt;&lt;urls&gt;&lt;related-urls&gt;&lt;url&gt;http://www.ncbi.nlm.nih.gov/pubmed/21347208&lt;/url&gt;&lt;/related-urls&gt;&lt;/urls&gt;&lt;custom2&gt;3040990&lt;/custom2&gt;&lt;electronic-resource-num&gt;10.2174/1875397301004010074&lt;/electronic-resource-num&gt;&lt;/record&gt;&lt;/Cite&gt;&lt;/EndNote&gt;</w:instrText>
      </w:r>
      <w:r w:rsidR="002F75BC" w:rsidRPr="00D81CB8">
        <w:rPr>
          <w:color w:val="000000" w:themeColor="text1"/>
        </w:rPr>
        <w:fldChar w:fldCharType="separate"/>
      </w:r>
      <w:r w:rsidR="002F75BC" w:rsidRPr="00D81CB8">
        <w:rPr>
          <w:noProof/>
          <w:color w:val="000000" w:themeColor="text1"/>
          <w:vertAlign w:val="superscript"/>
        </w:rPr>
        <w:t>3</w:t>
      </w:r>
      <w:r w:rsidR="002F75BC" w:rsidRPr="00D81CB8">
        <w:rPr>
          <w:color w:val="000000" w:themeColor="text1"/>
        </w:rPr>
        <w:fldChar w:fldCharType="end"/>
      </w:r>
      <w:r w:rsidR="004B680C" w:rsidRPr="00D81CB8">
        <w:rPr>
          <w:rFonts w:asciiTheme="minorHAnsi" w:hAnsiTheme="minorHAnsi" w:cstheme="minorHAnsi"/>
          <w:color w:val="000000" w:themeColor="text1"/>
        </w:rPr>
        <w:t>, does not express NMDA receptors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ZHdhcmRzPC9BdXRob3I+PFllYXI+MjAwNzwvWWVhcj48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ZHdhcmRzPC9BdXRob3I+PFllYXI+MjAwNzwvWWVhcj48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</w:fldData>
        </w:fldChar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2F75BC" w:rsidRPr="00D81CB8">
        <w:rPr>
          <w:rFonts w:asciiTheme="minorHAnsi" w:hAnsiTheme="minorHAnsi" w:cstheme="minorHAnsi"/>
          <w:color w:val="000000" w:themeColor="text1"/>
        </w:rPr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4B680C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410C6E" w:rsidRPr="00D81CB8">
        <w:rPr>
          <w:rFonts w:asciiTheme="minorHAnsi" w:hAnsiTheme="minorHAnsi" w:cstheme="minorHAnsi"/>
          <w:color w:val="000000" w:themeColor="text1"/>
        </w:rPr>
        <w:t>Furthermore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, it </w:t>
      </w:r>
      <w:r w:rsidR="00410C6E" w:rsidRPr="00D81CB8">
        <w:rPr>
          <w:rFonts w:asciiTheme="minorHAnsi" w:hAnsiTheme="minorHAnsi" w:cstheme="minorHAnsi"/>
          <w:color w:val="000000" w:themeColor="text1"/>
        </w:rPr>
        <w:t>has been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 proposed that the </w:t>
      </w:r>
      <w:r w:rsidR="00410C6E" w:rsidRPr="00D81CB8">
        <w:rPr>
          <w:rFonts w:asciiTheme="minorHAnsi" w:hAnsiTheme="minorHAnsi" w:cstheme="minorHAnsi"/>
          <w:color w:val="000000" w:themeColor="text1"/>
        </w:rPr>
        <w:t>reduced responsiveness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 of </w:t>
      </w:r>
      <w:r w:rsidR="00410C6E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mouse neuroblastoma line neuro-2a </w:t>
      </w:r>
      <w:r w:rsidR="00410C6E" w:rsidRPr="00D81CB8">
        <w:rPr>
          <w:rFonts w:asciiTheme="minorHAnsi" w:hAnsiTheme="minorHAnsi" w:cstheme="minorHAnsi"/>
          <w:color w:val="000000" w:themeColor="text1"/>
        </w:rPr>
        <w:t>to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 neurotoxins in comparison </w:t>
      </w:r>
      <w:r w:rsidR="00BD645F" w:rsidRPr="00D81CB8">
        <w:rPr>
          <w:rFonts w:asciiTheme="minorHAnsi" w:hAnsiTheme="minorHAnsi" w:cstheme="minorHAnsi"/>
          <w:color w:val="000000" w:themeColor="text1"/>
        </w:rPr>
        <w:t>to</w:t>
      </w:r>
      <w:r w:rsidR="00FF2AD5" w:rsidRPr="00D81CB8">
        <w:rPr>
          <w:rFonts w:asciiTheme="minorHAnsi" w:hAnsiTheme="minorHAnsi" w:cstheme="minorHAnsi"/>
          <w:color w:val="000000" w:themeColor="text1"/>
        </w:rPr>
        <w:t xml:space="preserve"> primary neurons </w:t>
      </w:r>
      <w:r w:rsidR="00DD1867" w:rsidRPr="00D81CB8">
        <w:rPr>
          <w:rFonts w:asciiTheme="minorHAnsi" w:hAnsiTheme="minorHAnsi" w:cstheme="minorHAnsi"/>
          <w:color w:val="000000" w:themeColor="text1"/>
        </w:rPr>
        <w:t>is</w:t>
      </w:r>
      <w:r w:rsidR="00BD645F" w:rsidRPr="00D81CB8">
        <w:rPr>
          <w:rFonts w:asciiTheme="minorHAnsi" w:hAnsiTheme="minorHAnsi" w:cstheme="minorHAnsi"/>
          <w:color w:val="000000" w:themeColor="text1"/>
        </w:rPr>
        <w:t xml:space="preserve"> due to </w:t>
      </w:r>
      <w:r w:rsidR="00DD1867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="00BD645F" w:rsidRPr="00D81CB8">
        <w:rPr>
          <w:rFonts w:asciiTheme="minorHAnsi" w:hAnsiTheme="minorHAnsi" w:cstheme="minorHAnsi"/>
          <w:color w:val="000000" w:themeColor="text1"/>
        </w:rPr>
        <w:t>lack of expression</w:t>
      </w:r>
      <w:r w:rsidR="00CA678A">
        <w:rPr>
          <w:rFonts w:asciiTheme="minorHAnsi" w:hAnsiTheme="minorHAnsi" w:cstheme="minorHAnsi"/>
          <w:color w:val="000000" w:themeColor="text1"/>
        </w:rPr>
        <w:t xml:space="preserve"> </w:t>
      </w:r>
      <w:r w:rsidR="00BD645F" w:rsidRPr="00D81CB8">
        <w:rPr>
          <w:rFonts w:asciiTheme="minorHAnsi" w:hAnsiTheme="minorHAnsi" w:cstheme="minorHAnsi"/>
          <w:color w:val="000000" w:themeColor="text1"/>
        </w:rPr>
        <w:t>of certain membrane receptors and ion channels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/>
      </w:r>
      <w:r w:rsidR="002F75BC" w:rsidRPr="00D81CB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ePage&lt;/Author&gt;&lt;Year&gt;2005&lt;/Year&gt;&lt;RecNum&gt;8335&lt;/RecNum&gt;&lt;DisplayText&gt;&lt;style face="superscript"&gt;6&lt;/style&gt;&lt;/DisplayText&gt;&lt;record&gt;&lt;rec-number&gt;8335&lt;/rec-number&gt;&lt;foreign-keys&gt;&lt;key app="EN" db-id="f0zpdrzf1zd203eva9qvweaa92t9d2f99ddx"&gt;8335&lt;/key&gt;&lt;/foreign-keys&gt;&lt;ref-type name="Journal Article"&gt;17&lt;/ref-type&gt;&lt;contributors&gt;&lt;authors&gt;&lt;author&gt;LePage, K. T.&lt;/author&gt;&lt;author&gt;Dickey, R. W.&lt;/author&gt;&lt;author&gt;Gerwick, W. H.&lt;/author&gt;&lt;author&gt;Jester, E. L.&lt;/author&gt;&lt;author&gt;Murray, T. F.&lt;/author&gt;&lt;/authors&gt;&lt;/contributors&gt;&lt;auth-address&gt;University of Georgia, College of Veterinary Medicine, Department of Physiology and Pharmacology, Athens, GA 30602, USA. klepage@.uga.edu&lt;/auth-address&gt;&lt;titles&gt;&lt;title&gt;On the use of neuro-2a neuroblastoma cells versus intact neurons in primary culture for neurotoxicity studies&lt;/title&gt;&lt;secondary-title&gt;Crit Rev Neurobiol&lt;/secondary-title&gt;&lt;alt-title&gt;Critical reviews in neurobiology&lt;/alt-title&gt;&lt;/titles&gt;&lt;periodical&gt;&lt;full-title&gt;Crit Rev Neurobiol&lt;/full-title&gt;&lt;abbr-1&gt;Critical reviews in neurobiology&lt;/abbr-1&gt;&lt;/periodical&gt;&lt;alt-periodical&gt;&lt;full-title&gt;Crit Rev Neurobiol&lt;/full-title&gt;&lt;abbr-1&gt;Critical reviews in neurobiology&lt;/abbr-1&gt;&lt;/alt-periodical&gt;&lt;pages&gt;27-50&lt;/pages&gt;&lt;volume&gt;17&lt;/volume&gt;&lt;number&gt;1&lt;/number&gt;&lt;keywords&gt;&lt;keyword&gt;Animals&lt;/keyword&gt;&lt;keyword&gt;Cells, Cultured&lt;/keyword&gt;&lt;keyword&gt;Humans&lt;/keyword&gt;&lt;keyword&gt;Neuroblastoma/*pathology&lt;/keyword&gt;&lt;keyword&gt;Neurons/pathology/*physiology&lt;/keyword&gt;&lt;keyword&gt;Neurotoxicity Syndromes/*pathology&lt;/keyword&gt;&lt;/keywords&gt;&lt;dates&gt;&lt;year&gt;2005&lt;/year&gt;&lt;/dates&gt;&lt;isbn&gt;0892-0915 (Print)&amp;#xD;0892-0915 (Linking)&lt;/isbn&gt;&lt;accession-num&gt;16307526&lt;/accession-num&gt;&lt;urls&gt;&lt;related-urls&gt;&lt;url&gt;http://www.ncbi.nlm.nih.gov/pubmed/16307526&lt;/url&gt;&lt;/related-urls&gt;&lt;/urls&gt;&lt;/record&gt;&lt;/Cite&gt;&lt;/EndNote&gt;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BD645F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0246F0" w:rsidRPr="00D81CB8">
        <w:rPr>
          <w:rFonts w:asciiTheme="minorHAnsi" w:hAnsiTheme="minorHAnsi" w:cstheme="minorHAnsi"/>
          <w:color w:val="000000" w:themeColor="text1"/>
        </w:rPr>
        <w:t xml:space="preserve">Therefore, </w:t>
      </w:r>
      <w:r w:rsidR="00642B89" w:rsidRPr="00D81CB8">
        <w:rPr>
          <w:rFonts w:asciiTheme="minorHAnsi" w:hAnsiTheme="minorHAnsi" w:cstheme="minorHAnsi"/>
          <w:color w:val="000000" w:themeColor="text1"/>
        </w:rPr>
        <w:t xml:space="preserve">primary neurons are </w:t>
      </w:r>
      <w:r w:rsidR="00410C6E" w:rsidRPr="00D81CB8">
        <w:rPr>
          <w:rFonts w:asciiTheme="minorHAnsi" w:hAnsiTheme="minorHAnsi" w:cstheme="minorHAnsi"/>
          <w:color w:val="000000" w:themeColor="text1"/>
        </w:rPr>
        <w:t xml:space="preserve">a </w:t>
      </w:r>
      <w:r w:rsidR="00642B89" w:rsidRPr="00D81CB8">
        <w:rPr>
          <w:rFonts w:asciiTheme="minorHAnsi" w:hAnsiTheme="minorHAnsi" w:cstheme="minorHAnsi"/>
          <w:color w:val="000000" w:themeColor="text1"/>
        </w:rPr>
        <w:t xml:space="preserve">more </w:t>
      </w:r>
      <w:r w:rsidR="00513F3D" w:rsidRPr="00D81CB8">
        <w:rPr>
          <w:rFonts w:asciiTheme="minorHAnsi" w:hAnsiTheme="minorHAnsi" w:cstheme="minorHAnsi"/>
          <w:color w:val="000000" w:themeColor="text1"/>
        </w:rPr>
        <w:t>desirable</w:t>
      </w:r>
      <w:r w:rsidR="00642B89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410C6E" w:rsidRPr="00D81CB8">
        <w:rPr>
          <w:rFonts w:asciiTheme="minorHAnsi" w:hAnsiTheme="minorHAnsi" w:cstheme="minorHAnsi"/>
          <w:color w:val="000000" w:themeColor="text1"/>
        </w:rPr>
        <w:t xml:space="preserve">and representative model </w:t>
      </w:r>
      <w:r w:rsidR="00642B89" w:rsidRPr="00D81CB8">
        <w:rPr>
          <w:rFonts w:asciiTheme="minorHAnsi" w:hAnsiTheme="minorHAnsi" w:cstheme="minorHAnsi"/>
          <w:color w:val="000000" w:themeColor="text1"/>
        </w:rPr>
        <w:t>for</w:t>
      </w:r>
      <w:r w:rsidR="00CC1BAF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513F3D" w:rsidRPr="00D81CB8">
        <w:rPr>
          <w:rFonts w:asciiTheme="minorHAnsi" w:hAnsiTheme="minorHAnsi" w:cstheme="minorHAnsi"/>
          <w:color w:val="000000" w:themeColor="text1"/>
        </w:rPr>
        <w:t xml:space="preserve">the investigation of </w:t>
      </w:r>
      <w:r w:rsidR="00CC1BAF" w:rsidRPr="00D81CB8">
        <w:rPr>
          <w:rFonts w:asciiTheme="minorHAnsi" w:hAnsiTheme="minorHAnsi" w:cstheme="minorHAnsi"/>
          <w:color w:val="000000" w:themeColor="text1"/>
        </w:rPr>
        <w:t>neurite outgrowth. However,</w:t>
      </w:r>
      <w:r w:rsidR="00C6199C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BE0AE6" w:rsidRPr="00D81CB8">
        <w:rPr>
          <w:rFonts w:asciiTheme="minorHAnsi" w:hAnsiTheme="minorHAnsi" w:cstheme="minorHAnsi"/>
          <w:color w:val="000000" w:themeColor="text1"/>
        </w:rPr>
        <w:t>the</w:t>
      </w:r>
      <w:r w:rsidR="00C6199C" w:rsidRPr="00D81CB8">
        <w:rPr>
          <w:rFonts w:asciiTheme="minorHAnsi" w:hAnsiTheme="minorHAnsi" w:cstheme="minorHAnsi"/>
          <w:color w:val="000000" w:themeColor="text1"/>
        </w:rPr>
        <w:t xml:space="preserve"> use</w:t>
      </w:r>
      <w:r w:rsidR="00BE0AE6" w:rsidRPr="00D81CB8">
        <w:rPr>
          <w:rFonts w:asciiTheme="minorHAnsi" w:hAnsiTheme="minorHAnsi" w:cstheme="minorHAnsi"/>
          <w:color w:val="000000" w:themeColor="text1"/>
        </w:rPr>
        <w:t xml:space="preserve"> of primary neurons </w:t>
      </w:r>
      <w:r w:rsidR="009A271C" w:rsidRPr="00D81CB8">
        <w:rPr>
          <w:rFonts w:asciiTheme="minorHAnsi" w:hAnsiTheme="minorHAnsi" w:cstheme="minorHAnsi"/>
          <w:noProof/>
          <w:color w:val="000000" w:themeColor="text1"/>
        </w:rPr>
        <w:t>is</w:t>
      </w:r>
      <w:r w:rsidR="009A271C" w:rsidRPr="00D81CB8">
        <w:rPr>
          <w:rFonts w:asciiTheme="minorHAnsi" w:hAnsiTheme="minorHAnsi" w:cstheme="minorHAnsi"/>
          <w:color w:val="000000" w:themeColor="text1"/>
        </w:rPr>
        <w:t xml:space="preserve"> hindered by </w:t>
      </w:r>
      <w:r w:rsidR="005344EC" w:rsidRPr="00D81CB8">
        <w:rPr>
          <w:rFonts w:asciiTheme="minorHAnsi" w:hAnsiTheme="minorHAnsi" w:cstheme="minorHAnsi"/>
          <w:color w:val="000000" w:themeColor="text1"/>
        </w:rPr>
        <w:t>their</w:t>
      </w:r>
      <w:r w:rsidR="005575EC" w:rsidRPr="00D81CB8">
        <w:rPr>
          <w:rFonts w:asciiTheme="minorHAnsi" w:hAnsiTheme="minorHAnsi" w:cstheme="minorHAnsi"/>
          <w:color w:val="000000" w:themeColor="text1"/>
        </w:rPr>
        <w:t xml:space="preserve"> low transfection </w:t>
      </w:r>
      <w:r w:rsidR="00520D42" w:rsidRPr="00D81CB8">
        <w:rPr>
          <w:rFonts w:asciiTheme="minorHAnsi" w:hAnsiTheme="minorHAnsi" w:cstheme="minorHAnsi"/>
          <w:color w:val="000000" w:themeColor="text1"/>
        </w:rPr>
        <w:t>efficiency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begin"/>
      </w:r>
      <w:r w:rsidR="00BC7183" w:rsidRPr="00D81CB8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arra&lt;/Author&gt;&lt;Year&gt;2010&lt;/Year&gt;&lt;RecNum&gt;8326&lt;/RecNum&gt;&lt;DisplayText&gt;&lt;style face="superscript"&gt;7&lt;/style&gt;&lt;/DisplayText&gt;&lt;record&gt;&lt;rec-number&gt;8326&lt;/rec-number&gt;&lt;foreign-keys&gt;&lt;key app="EN" db-id="f0zpdrzf1zd203eva9qvweaa92t9d2f99ddx"&gt;8326&lt;/key&gt;&lt;/foreign-keys&gt;&lt;ref-type name="Journal Article"&gt;17&lt;/ref-type&gt;&lt;contributors&gt;&lt;authors&gt;&lt;author&gt;Karra, D.&lt;/author&gt;&lt;author&gt;Dahm, R.&lt;/author&gt;&lt;/authors&gt;&lt;/contributors&gt;&lt;auth-address&gt;Institute for Neuropathology, Heinrich-Heine-University Dusseldorf, 40225 Dusseldorf, Germany.&lt;/auth-address&gt;&lt;titles&gt;&lt;title&gt;Transfection techniques for neuronal cells&lt;/title&gt;&lt;secondary-title&gt;J Neurosci&lt;/secondary-title&gt;&lt;alt-title&gt;The Journal of neuroscience : the official journal of the Society for Neuroscience&lt;/alt-title&gt;&lt;/titles&gt;&lt;periodical&gt;&lt;full-title&gt;J Neurosci&lt;/full-title&gt;&lt;abbr-1&gt;Journal of Neuroscience&lt;/abbr-1&gt;&lt;/periodical&gt;&lt;pages&gt;6171-7&lt;/pages&gt;&lt;volume&gt;30&lt;/volume&gt;&lt;number&gt;18&lt;/number&gt;&lt;keywords&gt;&lt;keyword&gt;Animals&lt;/keyword&gt;&lt;keyword&gt;Biolistics/methods&lt;/keyword&gt;&lt;keyword&gt;Electroporation/methods&lt;/keyword&gt;&lt;keyword&gt;Humans&lt;/keyword&gt;&lt;keyword&gt;Neurons/*physiology&lt;/keyword&gt;&lt;keyword&gt;Transduction, Genetic/methods&lt;/keyword&gt;&lt;keyword&gt;Transfection/*methods&lt;/keyword&gt;&lt;/keywords&gt;&lt;dates&gt;&lt;year&gt;2010&lt;/year&gt;&lt;pub-dates&gt;&lt;date&gt;May 5&lt;/date&gt;&lt;/pub-dates&gt;&lt;/dates&gt;&lt;isbn&gt;1529-2401 (Electronic)&amp;#xD;0270-6474 (Linking)&lt;/isbn&gt;&lt;accession-num&gt;20445041&lt;/accession-num&gt;&lt;urls&gt;&lt;related-urls&gt;&lt;url&gt;http://www.ncbi.nlm.nih.gov/pubmed/20445041&lt;/url&gt;&lt;/related-urls&gt;&lt;/urls&gt;&lt;electronic-resource-num&gt;10.1523/JNEUROSCI.0183-10.2010&lt;/electronic-resource-num&gt;&lt;/record&gt;&lt;/Cite&gt;&lt;/EndNote&gt;</w:instrTex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="002F75BC" w:rsidRPr="00D81CB8">
        <w:rPr>
          <w:rFonts w:asciiTheme="minorHAnsi" w:hAnsiTheme="minorHAnsi" w:cstheme="minorHAnsi"/>
          <w:color w:val="000000" w:themeColor="text1"/>
        </w:rPr>
        <w:fldChar w:fldCharType="end"/>
      </w:r>
      <w:r w:rsidR="002E38AD" w:rsidRPr="00D81CB8">
        <w:rPr>
          <w:rFonts w:asciiTheme="minorHAnsi" w:hAnsiTheme="minorHAnsi" w:cstheme="minorHAnsi"/>
          <w:color w:val="000000" w:themeColor="text1"/>
        </w:rPr>
        <w:t xml:space="preserve">. </w:t>
      </w:r>
    </w:p>
    <w:p w14:paraId="26743678" w14:textId="54DA860F" w:rsidR="00C0451F" w:rsidRPr="00D81CB8" w:rsidRDefault="00C0451F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5E55DBAB" w14:textId="67533126" w:rsidR="005C3A25" w:rsidRPr="00D81CB8" w:rsidRDefault="005C3A25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Here, we </w:t>
      </w:r>
      <w:r w:rsidR="007F1F5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describe a method that </w:t>
      </w:r>
      <w:r w:rsidR="004E10D3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involves </w:t>
      </w:r>
      <w:r w:rsidR="007F1F5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4E10D3" w:rsidRPr="00D81CB8">
        <w:rPr>
          <w:rFonts w:asciiTheme="minorHAnsi" w:hAnsiTheme="minorHAnsi" w:cstheme="minorHAnsi"/>
          <w:color w:val="000000" w:themeColor="text1"/>
          <w:lang w:eastAsia="zh-TW"/>
        </w:rPr>
        <w:t>co-</w:t>
      </w:r>
      <w:r w:rsidR="007F1F5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ransfection of </w:t>
      </w:r>
      <w:r w:rsidR="0032094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protein of interest </w:t>
      </w:r>
      <w:r w:rsidR="00513F3D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(POI) </w:t>
      </w:r>
      <w:r w:rsidR="00320942" w:rsidRPr="00D81CB8">
        <w:rPr>
          <w:rFonts w:asciiTheme="minorHAnsi" w:hAnsiTheme="minorHAnsi" w:cstheme="minorHAnsi"/>
          <w:color w:val="000000" w:themeColor="text1"/>
          <w:lang w:eastAsia="zh-TW"/>
        </w:rPr>
        <w:t>and EGFP</w:t>
      </w:r>
      <w:r w:rsidR="005A526C">
        <w:rPr>
          <w:rFonts w:asciiTheme="minorHAnsi" w:hAnsiTheme="minorHAnsi" w:cstheme="minorHAnsi"/>
          <w:color w:val="000000" w:themeColor="text1"/>
          <w:lang w:eastAsia="zh-TW"/>
        </w:rPr>
        <w:t xml:space="preserve"> to primary rat cortical neurons</w:t>
      </w:r>
      <w:r w:rsidR="004E10D3" w:rsidRPr="00D81CB8">
        <w:rPr>
          <w:rFonts w:asciiTheme="minorHAnsi" w:hAnsiTheme="minorHAnsi" w:cstheme="minorHAnsi"/>
          <w:color w:val="000000" w:themeColor="text1"/>
          <w:lang w:eastAsia="zh-TW"/>
        </w:rPr>
        <w:t>. The EGFP</w:t>
      </w:r>
      <w:r w:rsidR="0032094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acts as a morphological marker</w:t>
      </w:r>
      <w:r w:rsidR="00745C6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for the </w:t>
      </w:r>
      <w:r w:rsidR="00D05425" w:rsidRPr="00D81CB8">
        <w:rPr>
          <w:rFonts w:asciiTheme="minorHAnsi" w:hAnsiTheme="minorHAnsi" w:cstheme="minorHAnsi"/>
          <w:color w:val="000000" w:themeColor="text1"/>
          <w:lang w:eastAsia="zh-TW"/>
        </w:rPr>
        <w:t>identification</w:t>
      </w:r>
      <w:r w:rsidR="00745C6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of 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>successfully</w:t>
      </w:r>
      <w:r w:rsidR="00745C6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transfected neurons and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permits t</w:t>
      </w:r>
      <w:r w:rsidR="00CE68A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he </w:t>
      </w:r>
      <w:r w:rsidR="00745C6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measurement of neurites. </w:t>
      </w:r>
      <w:r w:rsidR="00244D4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We validated this method by using </w:t>
      </w:r>
      <w:r w:rsidR="00244D49" w:rsidRPr="00D81CB8">
        <w:rPr>
          <w:rFonts w:asciiTheme="minorHAnsi" w:hAnsiTheme="minorHAnsi" w:cstheme="minorHAnsi"/>
          <w:noProof/>
          <w:color w:val="000000" w:themeColor="text1"/>
          <w:lang w:eastAsia="zh-TW"/>
        </w:rPr>
        <w:t>compound</w:t>
      </w:r>
      <w:r w:rsidR="00FD20F1" w:rsidRPr="00D81CB8">
        <w:rPr>
          <w:rFonts w:asciiTheme="minorHAnsi" w:hAnsiTheme="minorHAnsi" w:cstheme="minorHAnsi"/>
          <w:noProof/>
          <w:color w:val="000000" w:themeColor="text1"/>
          <w:lang w:eastAsia="zh-TW"/>
        </w:rPr>
        <w:t>s</w:t>
      </w:r>
      <w:r w:rsidR="00244D49" w:rsidRPr="00D81CB8">
        <w:rPr>
          <w:rFonts w:asciiTheme="minorHAnsi" w:hAnsiTheme="minorHAnsi" w:cstheme="minorHAnsi"/>
          <w:color w:val="000000" w:themeColor="text1"/>
          <w:lang w:eastAsia="zh-TW"/>
        </w:rPr>
        <w:t>/molecule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244D4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that</w:t>
      </w:r>
      <w:r w:rsidR="008206C8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F111B1" w:rsidRPr="00D81CB8">
        <w:rPr>
          <w:rFonts w:asciiTheme="minorHAnsi" w:hAnsiTheme="minorHAnsi" w:cstheme="minorHAnsi"/>
          <w:color w:val="000000" w:themeColor="text1"/>
          <w:lang w:eastAsia="zh-TW"/>
        </w:rPr>
        <w:t>h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>ave</w:t>
      </w:r>
      <w:r w:rsidR="00F111B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8206C8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been </w:t>
      </w:r>
      <w:r w:rsidR="00AE1F8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reported </w:t>
      </w:r>
      <w:r w:rsidR="008206C8" w:rsidRPr="00D81CB8">
        <w:rPr>
          <w:rFonts w:asciiTheme="minorHAnsi" w:hAnsiTheme="minorHAnsi" w:cstheme="minorHAnsi"/>
          <w:color w:val="000000" w:themeColor="text1"/>
          <w:lang w:eastAsia="zh-TW"/>
        </w:rPr>
        <w:t>to</w:t>
      </w:r>
      <w:r w:rsidR="00244D4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8206C8" w:rsidRPr="00D81CB8">
        <w:rPr>
          <w:rFonts w:asciiTheme="minorHAnsi" w:hAnsiTheme="minorHAnsi" w:cstheme="minorHAnsi"/>
          <w:color w:val="000000" w:themeColor="text1"/>
          <w:lang w:eastAsia="zh-TW"/>
        </w:rPr>
        <w:t>modulate</w:t>
      </w:r>
      <w:r w:rsidR="00244D4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neurite outgrowth. Moreover, </w:t>
      </w:r>
      <w:r w:rsidR="00670134" w:rsidRPr="00D81CB8">
        <w:rPr>
          <w:rFonts w:asciiTheme="minorHAnsi" w:hAnsiTheme="minorHAnsi" w:cstheme="minorHAnsi"/>
          <w:color w:val="000000" w:themeColor="text1"/>
          <w:lang w:eastAsia="zh-TW"/>
        </w:rPr>
        <w:t>FE65</w:t>
      </w:r>
      <w:r w:rsidR="00746CF4" w:rsidRPr="00D81CB8">
        <w:rPr>
          <w:rFonts w:asciiTheme="minorHAnsi" w:hAnsiTheme="minorHAnsi" w:cstheme="minorHAnsi"/>
          <w:color w:val="000000" w:themeColor="text1"/>
          <w:lang w:eastAsia="zh-TW"/>
        </w:rPr>
        <w:t>, a neuronal adaptor protein that has been shown to stimulate neurite outgrowth,</w:t>
      </w:r>
      <w:r w:rsidR="00B01EC9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was used</w:t>
      </w:r>
      <w:r w:rsidR="00746CF4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to illustrate </w:t>
      </w:r>
      <w:r w:rsidR="004405C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is </w:t>
      </w:r>
      <w:r w:rsidR="00CC36BB" w:rsidRPr="00D81CB8">
        <w:rPr>
          <w:rFonts w:asciiTheme="minorHAnsi" w:hAnsiTheme="minorHAnsi" w:cstheme="minorHAnsi"/>
          <w:color w:val="000000" w:themeColor="text1"/>
          <w:lang w:eastAsia="zh-TW"/>
        </w:rPr>
        <w:t>approach</w:t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DaGV1bmc8L0F1dGhvcj48WWVhcj4yMDE0PC9ZZWFyPjxS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</w:fldData>
        </w:fldCha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</w:instrText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DaGV1bmc8L0F1dGhvcj48WWVhcj4yMDE0PC9ZZWFyPjxS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</w:fldData>
        </w:fldCha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.DATA </w:instrText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  <w:lang w:eastAsia="zh-TW"/>
        </w:rPr>
        <w:t>8,9</w:t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4405C1"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This protocol involves</w:t>
      </w:r>
      <w:r w:rsidR="004405C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2A753E" w:rsidRPr="00D81CB8">
        <w:rPr>
          <w:rFonts w:asciiTheme="minorHAnsi" w:hAnsiTheme="minorHAnsi" w:cstheme="minorHAnsi"/>
          <w:color w:val="000000" w:themeColor="text1"/>
          <w:lang w:eastAsia="zh-TW"/>
        </w:rPr>
        <w:t>(1)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the</w:t>
      </w:r>
      <w:r w:rsidR="00703C6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isolat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>ion of</w:t>
      </w:r>
      <w:r w:rsidR="00703C6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primary </w:t>
      </w:r>
      <w:r w:rsidR="00B00938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cortical neurons from embryonic day 18 (E18) rat </w:t>
      </w:r>
      <w:r w:rsidR="001C24DE" w:rsidRPr="00D81CB8">
        <w:rPr>
          <w:rFonts w:asciiTheme="minorHAnsi" w:hAnsiTheme="minorHAnsi" w:cstheme="minorHAnsi"/>
          <w:color w:val="000000" w:themeColor="text1"/>
          <w:lang w:eastAsia="zh-TW"/>
        </w:rPr>
        <w:t>embryos</w:t>
      </w:r>
      <w:r w:rsidR="002A753E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, (2) 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833DEC" w:rsidRPr="00D81CB8">
        <w:rPr>
          <w:rFonts w:asciiTheme="minorHAnsi" w:hAnsiTheme="minorHAnsi" w:cstheme="minorHAnsi"/>
          <w:color w:val="000000" w:themeColor="text1"/>
          <w:lang w:eastAsia="zh-TW"/>
        </w:rPr>
        <w:t>co-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ransfection of </w:t>
      </w:r>
      <w:r w:rsidR="002A753E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neurons </w:t>
      </w:r>
      <w:r w:rsidR="00303E2D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with 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EGFP and 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1A551A" w:rsidRPr="00D81CB8">
        <w:rPr>
          <w:rFonts w:asciiTheme="minorHAnsi" w:hAnsiTheme="minorHAnsi" w:cstheme="minorHAnsi"/>
          <w:color w:val="000000" w:themeColor="text1"/>
          <w:lang w:eastAsia="zh-TW"/>
        </w:rPr>
        <w:t>PO</w:t>
      </w:r>
      <w:r w:rsidR="00F5162E" w:rsidRPr="00D81CB8">
        <w:rPr>
          <w:rFonts w:asciiTheme="minorHAnsi" w:hAnsiTheme="minorHAnsi" w:cstheme="minorHAnsi"/>
          <w:color w:val="000000" w:themeColor="text1"/>
          <w:lang w:eastAsia="zh-TW"/>
        </w:rPr>
        <w:t>I</w:t>
      </w:r>
      <w:r w:rsidR="00F10924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(FE65 in this study)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and </w:t>
      </w:r>
      <w:r w:rsidR="0051265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(3) </w:t>
      </w:r>
      <w:r w:rsidR="00F10924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imaging </w:t>
      </w:r>
      <w:r w:rsidR="00C650F0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and analysis </w:t>
      </w:r>
      <w:r w:rsidR="00F10924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of the </w:t>
      </w:r>
      <w:r w:rsidR="00512656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neurons </w:t>
      </w:r>
      <w:r w:rsidR="00F0661B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by 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using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7B5E27" w:rsidRPr="00D81CB8">
        <w:rPr>
          <w:rFonts w:asciiTheme="minorHAnsi" w:hAnsiTheme="minorHAnsi" w:cstheme="minorHAnsi"/>
          <w:color w:val="000000" w:themeColor="text1"/>
          <w:lang w:eastAsia="zh-TW"/>
        </w:rPr>
        <w:t>image processing software ImageJ</w:t>
      </w:r>
      <w:r w:rsidR="00005C78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with 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005C78" w:rsidRPr="00D81CB8">
        <w:rPr>
          <w:rFonts w:asciiTheme="minorHAnsi" w:hAnsiTheme="minorHAnsi" w:cstheme="minorHAnsi"/>
          <w:color w:val="000000" w:themeColor="text1"/>
          <w:lang w:eastAsia="zh-TW"/>
        </w:rPr>
        <w:t>Neuro</w:t>
      </w:r>
      <w:r w:rsidR="00EE64A8" w:rsidRPr="00D81CB8">
        <w:rPr>
          <w:rFonts w:asciiTheme="minorHAnsi" w:hAnsiTheme="minorHAnsi" w:cstheme="minorHAnsi"/>
          <w:color w:val="000000" w:themeColor="text1"/>
          <w:lang w:eastAsia="zh-TW"/>
        </w:rPr>
        <w:t>n</w:t>
      </w:r>
      <w:r w:rsidR="00005C78" w:rsidRPr="00D81CB8">
        <w:rPr>
          <w:rFonts w:asciiTheme="minorHAnsi" w:hAnsiTheme="minorHAnsi" w:cstheme="minorHAnsi"/>
          <w:color w:val="000000" w:themeColor="text1"/>
          <w:lang w:eastAsia="zh-TW"/>
        </w:rPr>
        <w:t>J plugin</w:t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TY2huZWlkZXI8L0F1dGhvcj48WWVhcj4yMDEyPC9ZZWFy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</w:fldData>
        </w:fldCha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</w:instrText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TY2huZWlkZXI8L0F1dGhvcj48WWVhcj4yMDEyPC9ZZWFy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</w:fldData>
        </w:fldCha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.DATA </w:instrText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</w:r>
      <w:r w:rsidR="00BC7183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2F75BC" w:rsidRPr="00D81CB8">
        <w:rPr>
          <w:rFonts w:asciiTheme="minorHAnsi" w:hAnsiTheme="minorHAnsi" w:cstheme="minorHAnsi"/>
          <w:noProof/>
          <w:color w:val="000000" w:themeColor="text1"/>
          <w:vertAlign w:val="superscript"/>
          <w:lang w:eastAsia="zh-TW"/>
        </w:rPr>
        <w:t>10,11</w:t>
      </w:r>
      <w:r w:rsidR="002F75BC" w:rsidRPr="00D81CB8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7B5E27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. </w:t>
      </w:r>
    </w:p>
    <w:p w14:paraId="237AD7DD" w14:textId="77777777" w:rsidR="00D15131" w:rsidRPr="00D81CB8" w:rsidRDefault="00D15131" w:rsidP="00D17ABC">
      <w:pPr>
        <w:rPr>
          <w:rFonts w:asciiTheme="minorHAnsi" w:hAnsiTheme="minorHAnsi" w:cstheme="minorHAnsi"/>
          <w:b/>
          <w:color w:val="000000" w:themeColor="text1"/>
          <w:lang w:eastAsia="zh-TW"/>
        </w:rPr>
      </w:pPr>
    </w:p>
    <w:p w14:paraId="7FB52764" w14:textId="1FE1F94D" w:rsidR="00102C63" w:rsidRDefault="00102C63" w:rsidP="00D17ABC">
      <w:pPr>
        <w:rPr>
          <w:rFonts w:asciiTheme="minorHAnsi" w:hAnsiTheme="minorHAnsi" w:cstheme="minorHAnsi"/>
          <w:b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b/>
          <w:color w:val="000000" w:themeColor="text1"/>
          <w:lang w:eastAsia="zh-TW"/>
        </w:rPr>
        <w:t>PROTOCOL:</w:t>
      </w:r>
    </w:p>
    <w:p w14:paraId="3B25CC39" w14:textId="77777777" w:rsidR="00CA678A" w:rsidRPr="00D81CB8" w:rsidRDefault="00CA678A" w:rsidP="00D17ABC">
      <w:pPr>
        <w:rPr>
          <w:rFonts w:asciiTheme="minorHAnsi" w:hAnsiTheme="minorHAnsi" w:cstheme="minorHAnsi"/>
          <w:b/>
          <w:color w:val="000000" w:themeColor="text1"/>
          <w:lang w:eastAsia="zh-TW"/>
        </w:rPr>
      </w:pPr>
    </w:p>
    <w:p w14:paraId="109F5D3A" w14:textId="23B52CC9" w:rsidR="0099480E" w:rsidRPr="00D81CB8" w:rsidRDefault="0099480E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All procedures followed were in accordance with the ethical standards of the animal experimentation ethics committee of the Chinese University of Hong Kong</w:t>
      </w:r>
      <w:r w:rsidR="00967C30"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1F2DD23D" w14:textId="77777777" w:rsidR="0099480E" w:rsidRPr="00D81CB8" w:rsidRDefault="0099480E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76F91FE3" w14:textId="75D1540E" w:rsidR="00231130" w:rsidRPr="00D17ABC" w:rsidRDefault="00231130" w:rsidP="00CA678A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  <w:r w:rsidRPr="00D17ABC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Preparation of coverslips</w:t>
      </w:r>
    </w:p>
    <w:p w14:paraId="7A929112" w14:textId="77777777" w:rsidR="00CA678A" w:rsidRPr="00D17ABC" w:rsidRDefault="00CA678A" w:rsidP="00D17ABC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</w:p>
    <w:p w14:paraId="5BA09686" w14:textId="0913B3B5" w:rsidR="00231130" w:rsidRPr="00D81CB8" w:rsidRDefault="0023113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Place a</w:t>
      </w:r>
      <w:r w:rsidR="00435BA7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sterile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863CA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18 mm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circular coverslip into</w:t>
      </w:r>
      <w:r w:rsidR="00863CA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each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well of a 12-well tissue culture plate.</w:t>
      </w:r>
    </w:p>
    <w:p w14:paraId="3ABB7EA7" w14:textId="77777777" w:rsidR="00231130" w:rsidRPr="00D81CB8" w:rsidRDefault="0023113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34611345" w14:textId="5BE3DA56" w:rsidR="00231130" w:rsidRPr="00D81CB8" w:rsidRDefault="0023113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Coat the coverslip with 5</w:t>
      </w:r>
      <w:r w:rsidR="00331485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>μ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g/m</w:t>
      </w:r>
      <w:r w:rsidR="00F52837" w:rsidRPr="00D81CB8">
        <w:rPr>
          <w:rFonts w:asciiTheme="minorHAnsi" w:hAnsiTheme="minorHAnsi" w:cstheme="minorHAnsi"/>
          <w:color w:val="000000" w:themeColor="text1"/>
          <w:lang w:eastAsia="zh-TW"/>
        </w:rPr>
        <w:t>L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poly-D-lysine solution in a humidified </w:t>
      </w:r>
      <w:r w:rsidR="00CA678A" w:rsidRPr="00D81CB8">
        <w:rPr>
          <w:rFonts w:asciiTheme="minorHAnsi" w:hAnsiTheme="minorHAnsi" w:cstheme="minorHAnsi"/>
          <w:color w:val="000000" w:themeColor="text1"/>
          <w:lang w:eastAsia="zh-TW"/>
        </w:rPr>
        <w:t>37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 °</w:t>
      </w:r>
      <w:r w:rsidRPr="00D81CB8">
        <w:rPr>
          <w:rFonts w:asciiTheme="minorHAnsi" w:hAnsiTheme="minorHAnsi" w:cstheme="minorHAnsi"/>
          <w:noProof/>
          <w:color w:val="000000" w:themeColor="text1"/>
          <w:lang w:eastAsia="zh-TW"/>
        </w:rPr>
        <w:t>C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incubator for at least 1</w:t>
      </w:r>
      <w:r w:rsidR="00331485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0B1FB0" w:rsidRPr="00D81CB8">
        <w:rPr>
          <w:rFonts w:asciiTheme="minorHAnsi" w:hAnsiTheme="minorHAnsi" w:cstheme="minorHAnsi"/>
          <w:color w:val="000000" w:themeColor="text1"/>
          <w:lang w:eastAsia="zh-TW"/>
        </w:rPr>
        <w:t>h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65FFF20E" w14:textId="77777777" w:rsidR="00BF1BBF" w:rsidRPr="00D81CB8" w:rsidRDefault="00BF1BBF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71D48B58" w14:textId="1F59BFCA" w:rsidR="00BF1BBF" w:rsidRPr="00D81CB8" w:rsidRDefault="00BF1BBF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Aspirate the poly-D-lysine solution from the tissue culture plate and </w:t>
      </w:r>
      <w:r w:rsidR="00A94C01" w:rsidRPr="00D81CB8">
        <w:rPr>
          <w:rFonts w:asciiTheme="minorHAnsi" w:hAnsiTheme="minorHAnsi" w:cstheme="minorHAnsi"/>
          <w:color w:val="000000" w:themeColor="text1"/>
        </w:rPr>
        <w:t xml:space="preserve">rinse </w:t>
      </w:r>
      <w:r w:rsidRPr="00D81CB8">
        <w:rPr>
          <w:rFonts w:asciiTheme="minorHAnsi" w:hAnsiTheme="minorHAnsi" w:cstheme="minorHAnsi"/>
          <w:color w:val="000000" w:themeColor="text1"/>
        </w:rPr>
        <w:t>the coated coverslips</w:t>
      </w:r>
      <w:r w:rsidR="00E96B14" w:rsidRPr="00D81CB8">
        <w:rPr>
          <w:rFonts w:asciiTheme="minorHAnsi" w:hAnsiTheme="minorHAnsi" w:cstheme="minorHAnsi"/>
          <w:color w:val="000000" w:themeColor="text1"/>
        </w:rPr>
        <w:t xml:space="preserve"> once</w:t>
      </w:r>
      <w:r w:rsidRPr="00D81CB8">
        <w:rPr>
          <w:rFonts w:asciiTheme="minorHAnsi" w:hAnsiTheme="minorHAnsi" w:cstheme="minorHAnsi"/>
          <w:color w:val="000000" w:themeColor="text1"/>
        </w:rPr>
        <w:t xml:space="preserve"> with </w:t>
      </w:r>
      <w:r w:rsidR="00E96B14" w:rsidRPr="00D81CB8">
        <w:rPr>
          <w:rFonts w:asciiTheme="minorHAnsi" w:hAnsiTheme="minorHAnsi" w:cstheme="minorHAnsi"/>
          <w:color w:val="000000" w:themeColor="text1"/>
        </w:rPr>
        <w:t>sterile</w:t>
      </w:r>
      <w:r w:rsidRPr="00D81CB8">
        <w:rPr>
          <w:rFonts w:asciiTheme="minorHAnsi" w:hAnsiTheme="minorHAnsi" w:cstheme="minorHAnsi"/>
          <w:color w:val="000000" w:themeColor="text1"/>
        </w:rPr>
        <w:t xml:space="preserve"> water.</w:t>
      </w:r>
      <w:r w:rsidR="00802CA5" w:rsidRPr="00D81CB8">
        <w:rPr>
          <w:rFonts w:asciiTheme="minorHAnsi" w:hAnsiTheme="minorHAnsi" w:cstheme="minorHAnsi"/>
          <w:color w:val="000000" w:themeColor="text1"/>
        </w:rPr>
        <w:t xml:space="preserve"> </w:t>
      </w:r>
    </w:p>
    <w:p w14:paraId="76D284BB" w14:textId="00AB0501" w:rsidR="00231130" w:rsidRPr="00D17ABC" w:rsidRDefault="00231130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63B5285A" w14:textId="2D4624A9" w:rsidR="00102C63" w:rsidRPr="00D17ABC" w:rsidRDefault="00102C63" w:rsidP="00D17AB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b/>
          <w:bCs/>
          <w:color w:val="000000" w:themeColor="text1"/>
          <w:lang w:eastAsia="zh-TW"/>
        </w:rPr>
        <w:t>Rat embryonic neuron dissection</w:t>
      </w:r>
    </w:p>
    <w:p w14:paraId="37D9FCCE" w14:textId="77777777" w:rsidR="00102C63" w:rsidRPr="00D81CB8" w:rsidRDefault="00102C63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40C44B32" w14:textId="1C4EFE4D" w:rsidR="00102C63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Sacrifice a</w:t>
      </w:r>
      <w:r w:rsidR="002615D8" w:rsidRPr="00D81CB8">
        <w:rPr>
          <w:color w:val="000000" w:themeColor="text1"/>
        </w:rPr>
        <w:t xml:space="preserve"> </w:t>
      </w:r>
      <w:r w:rsidR="002615D8" w:rsidRPr="00D81CB8">
        <w:rPr>
          <w:rFonts w:asciiTheme="minorHAnsi" w:hAnsiTheme="minorHAnsi" w:cstheme="minorHAnsi"/>
          <w:color w:val="000000" w:themeColor="text1"/>
          <w:lang w:eastAsia="zh-TW"/>
        </w:rPr>
        <w:t>timed-pregnant Sprague</w:t>
      </w:r>
      <w:r w:rsidR="00602EE5" w:rsidRPr="00D81CB8">
        <w:rPr>
          <w:rFonts w:asciiTheme="minorHAnsi" w:hAnsiTheme="minorHAnsi" w:cstheme="minorHAnsi"/>
          <w:color w:val="000000" w:themeColor="text1"/>
          <w:lang w:eastAsia="zh-TW"/>
        </w:rPr>
        <w:t>-</w:t>
      </w:r>
      <w:r w:rsidR="002615D8" w:rsidRPr="00D81CB8">
        <w:rPr>
          <w:rFonts w:asciiTheme="minorHAnsi" w:hAnsiTheme="minorHAnsi" w:cstheme="minorHAnsi"/>
          <w:color w:val="000000" w:themeColor="text1"/>
          <w:lang w:eastAsia="zh-TW"/>
        </w:rPr>
        <w:t>Dawley rat at a gestational age of 18 days (E18)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by </w:t>
      </w:r>
      <w:r w:rsidR="00E1306B">
        <w:rPr>
          <w:rFonts w:asciiTheme="minorHAnsi" w:hAnsiTheme="minorHAnsi" w:cstheme="minorHAnsi"/>
          <w:color w:val="000000" w:themeColor="text1"/>
          <w:lang w:eastAsia="zh-TW"/>
        </w:rPr>
        <w:lastRenderedPageBreak/>
        <w:t xml:space="preserve">either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cervical dislocation</w:t>
      </w:r>
      <w:r w:rsidR="00E1306B">
        <w:rPr>
          <w:rFonts w:asciiTheme="minorHAnsi" w:hAnsiTheme="minorHAnsi" w:cstheme="minorHAnsi"/>
          <w:color w:val="000000" w:themeColor="text1"/>
          <w:lang w:eastAsia="zh-TW"/>
        </w:rPr>
        <w:t xml:space="preserve"> or</w:t>
      </w:r>
      <w:r w:rsidR="000C105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1306B" w:rsidRPr="00E1306B">
        <w:rPr>
          <w:rFonts w:asciiTheme="minorHAnsi" w:hAnsiTheme="minorHAnsi" w:cstheme="minorHAnsi"/>
          <w:color w:val="000000" w:themeColor="text1"/>
          <w:lang w:eastAsia="zh-TW"/>
        </w:rPr>
        <w:t>C</w:t>
      </w:r>
      <w:r w:rsidR="00E1306B">
        <w:rPr>
          <w:rFonts w:asciiTheme="minorHAnsi" w:hAnsiTheme="minorHAnsi" w:cstheme="minorHAnsi"/>
          <w:color w:val="000000" w:themeColor="text1"/>
          <w:lang w:eastAsia="zh-TW"/>
        </w:rPr>
        <w:t>O</w:t>
      </w:r>
      <w:r w:rsidR="00E1306B" w:rsidRPr="00D17ABC">
        <w:rPr>
          <w:rFonts w:asciiTheme="minorHAnsi" w:hAnsiTheme="minorHAnsi" w:cstheme="minorHAnsi"/>
          <w:color w:val="000000" w:themeColor="text1"/>
          <w:vertAlign w:val="subscript"/>
          <w:lang w:eastAsia="zh-TW"/>
        </w:rPr>
        <w:t>2</w:t>
      </w:r>
      <w:r w:rsidR="00E1306B" w:rsidRPr="00E1306B">
        <w:rPr>
          <w:rFonts w:asciiTheme="minorHAnsi" w:hAnsiTheme="minorHAnsi" w:cstheme="minorHAnsi"/>
          <w:color w:val="000000" w:themeColor="text1"/>
          <w:lang w:eastAsia="zh-TW"/>
        </w:rPr>
        <w:t xml:space="preserve"> asphyxiation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3AD24751" w14:textId="77777777" w:rsidR="000467E1" w:rsidRPr="00D81CB8" w:rsidRDefault="000467E1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2A9624CF" w14:textId="0951E5A9" w:rsidR="000467E1" w:rsidRDefault="000467E1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>NOTE: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Please check local regulation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s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for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0C1058" w:rsidRPr="000C1058">
        <w:rPr>
          <w:rFonts w:asciiTheme="minorHAnsi" w:hAnsiTheme="minorHAnsi" w:cstheme="minorHAnsi"/>
          <w:color w:val="000000" w:themeColor="text1"/>
          <w:lang w:eastAsia="zh-TW"/>
        </w:rPr>
        <w:t>sacrific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e </w:t>
      </w:r>
      <w:r>
        <w:rPr>
          <w:rFonts w:asciiTheme="minorHAnsi" w:hAnsiTheme="minorHAnsi" w:cstheme="minorHAnsi"/>
          <w:color w:val="000000" w:themeColor="text1"/>
          <w:lang w:eastAsia="zh-TW"/>
        </w:rPr>
        <w:t>of pregnant rats.</w:t>
      </w:r>
    </w:p>
    <w:p w14:paraId="45858745" w14:textId="32E2319D" w:rsidR="00102C63" w:rsidRPr="00D81CB8" w:rsidRDefault="000467E1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</w:p>
    <w:p w14:paraId="3678E217" w14:textId="40C72618" w:rsidR="006D7242" w:rsidRPr="00D81CB8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bookmarkStart w:id="0" w:name="_Hlk8323134"/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Open the abdominal cavity </w:t>
      </w:r>
      <w:r w:rsidR="002D334B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of the pregnant rat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with dissecting scissors and transfer the uterus to a 10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cm </w:t>
      </w:r>
      <w:r w:rsidR="00571AA2">
        <w:rPr>
          <w:rFonts w:asciiTheme="minorHAnsi" w:hAnsiTheme="minorHAnsi" w:cstheme="minorHAnsi"/>
          <w:color w:val="000000" w:themeColor="text1"/>
          <w:lang w:eastAsia="zh-TW"/>
        </w:rPr>
        <w:t>P</w:t>
      </w:r>
      <w:r w:rsidR="00571AA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etri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dish.</w:t>
      </w:r>
    </w:p>
    <w:bookmarkEnd w:id="0"/>
    <w:p w14:paraId="5686624C" w14:textId="77777777" w:rsidR="006D7242" w:rsidRPr="00D81CB8" w:rsidRDefault="006D72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7C75E48F" w14:textId="6A62C207" w:rsidR="006D7242" w:rsidRPr="00D81CB8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bookmarkStart w:id="1" w:name="_Hlk8323179"/>
      <w:r w:rsidRPr="00D81CB8">
        <w:rPr>
          <w:rFonts w:asciiTheme="minorHAnsi" w:hAnsiTheme="minorHAnsi" w:cstheme="minorHAnsi"/>
          <w:color w:val="000000" w:themeColor="text1"/>
          <w:lang w:eastAsia="zh-TW"/>
        </w:rPr>
        <w:t>Open the uterus and the amniotic sac carefully with small dissecting scissors</w:t>
      </w:r>
      <w:r w:rsidR="00FD20F1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and r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emove the placenta from the rat embryo using small dissecting scissors. Transfer the </w:t>
      </w:r>
      <w:r w:rsidR="00770A82">
        <w:rPr>
          <w:rFonts w:asciiTheme="minorHAnsi" w:hAnsiTheme="minorHAnsi" w:cstheme="minorHAnsi"/>
          <w:color w:val="000000" w:themeColor="text1"/>
          <w:lang w:eastAsia="zh-TW"/>
        </w:rPr>
        <w:t xml:space="preserve">whole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embryo to a 10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cm </w:t>
      </w:r>
      <w:r w:rsidR="00571AA2">
        <w:rPr>
          <w:rFonts w:asciiTheme="minorHAnsi" w:hAnsiTheme="minorHAnsi" w:cstheme="minorHAnsi"/>
          <w:color w:val="000000" w:themeColor="text1"/>
          <w:lang w:eastAsia="zh-TW"/>
        </w:rPr>
        <w:t>P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etri dish with pre-chilled phosphate buffered saline supplemented with glucose (PBS-glucose, 10 mM sodium phosphate</w:t>
      </w:r>
      <w:r w:rsidR="00F34AA4" w:rsidRPr="00D81CB8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, 2.68 mM potassium chloride, 140 mM sodium chloride and 3 g/L glucose) using a pair of small forceps.</w:t>
      </w:r>
    </w:p>
    <w:bookmarkEnd w:id="1"/>
    <w:p w14:paraId="51CE31D1" w14:textId="77777777" w:rsidR="006D7242" w:rsidRPr="00D81CB8" w:rsidRDefault="006D72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6E5A001B" w14:textId="65BF4F24" w:rsidR="006D7242" w:rsidRPr="00D81CB8" w:rsidRDefault="00770A8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bookmarkStart w:id="2" w:name="_Hlk8323215"/>
      <w:r>
        <w:rPr>
          <w:rFonts w:asciiTheme="minorHAnsi" w:hAnsiTheme="minorHAnsi" w:cstheme="minorHAnsi"/>
          <w:color w:val="000000" w:themeColor="text1"/>
          <w:lang w:eastAsia="zh-TW"/>
        </w:rPr>
        <w:t xml:space="preserve">Cut along the sagittal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suture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of the skull and o</w:t>
      </w:r>
      <w:r w:rsidR="006D724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pen </w:t>
      </w:r>
      <w:r>
        <w:rPr>
          <w:rFonts w:asciiTheme="minorHAnsi" w:hAnsiTheme="minorHAnsi" w:cstheme="minorHAnsi"/>
          <w:color w:val="000000" w:themeColor="text1"/>
          <w:lang w:eastAsia="zh-TW"/>
        </w:rPr>
        <w:t>it</w:t>
      </w:r>
      <w:r w:rsidR="006D724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carefully with a pair of small dissecting scissors. Transfer the embryonic brain with a small flat spatula to a 10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6D7242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cm </w:t>
      </w:r>
      <w:r w:rsidR="00571AA2">
        <w:rPr>
          <w:rFonts w:asciiTheme="minorHAnsi" w:hAnsiTheme="minorHAnsi" w:cstheme="minorHAnsi"/>
          <w:color w:val="000000" w:themeColor="text1"/>
          <w:lang w:eastAsia="zh-TW"/>
        </w:rPr>
        <w:t>P</w:t>
      </w:r>
      <w:r w:rsidR="006D7242" w:rsidRPr="00D81CB8">
        <w:rPr>
          <w:rFonts w:asciiTheme="minorHAnsi" w:hAnsiTheme="minorHAnsi" w:cstheme="minorHAnsi"/>
          <w:color w:val="000000" w:themeColor="text1"/>
          <w:lang w:eastAsia="zh-TW"/>
        </w:rPr>
        <w:t>etri dish with ice-cold PBS-glucose.</w:t>
      </w:r>
    </w:p>
    <w:bookmarkEnd w:id="2"/>
    <w:p w14:paraId="0DC2FC34" w14:textId="77777777" w:rsidR="006D7242" w:rsidRPr="00D81CB8" w:rsidRDefault="006D72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0C521C0E" w14:textId="1692FAFC" w:rsidR="006D7242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Separate the two cerebral hemispheres from the cerebellum and brain stem using two #5 tweezers under a dissection microscope.</w:t>
      </w:r>
    </w:p>
    <w:p w14:paraId="1FB35982" w14:textId="77777777" w:rsidR="00751142" w:rsidRDefault="007511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6F2B4C5A" w14:textId="3BC5CBFC" w:rsidR="00751142" w:rsidRPr="00D17ABC" w:rsidRDefault="00751142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>NOTE: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Please see reference</w:t>
      </w:r>
      <w:r>
        <w:rPr>
          <w:rFonts w:asciiTheme="minorHAnsi" w:hAnsiTheme="minorHAnsi" w:cstheme="minorHAnsi"/>
          <w:color w:val="000000" w:themeColor="text1"/>
          <w:lang w:eastAsia="zh-TW"/>
        </w:rPr>
        <w:fldChar w:fldCharType="begin"/>
      </w:r>
      <w:r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&lt;EndNote&gt;&lt;Cite&gt;&lt;Author&gt;Swanson&lt;/Author&gt;&lt;Year&gt;2018&lt;/Year&gt;&lt;RecNum&gt;8368&lt;/RecNum&gt;&lt;DisplayText&gt;&lt;style face="superscript"&gt;12&lt;/style&gt;&lt;/DisplayText&gt;&lt;record&gt;&lt;rec-number&gt;8368&lt;/rec-number&gt;&lt;foreign-keys&gt;&lt;key app="EN" db-id="f0zpdrzf1zd203eva9qvweaa92t9d2f99ddx"&gt;8368&lt;/key&gt;&lt;/foreign-keys&gt;&lt;ref-type name="Journal Article"&gt;17&lt;/ref-type&gt;&lt;contributors&gt;&lt;authors&gt;&lt;author&gt;Swanson, L. W.&lt;/author&gt;&lt;/authors&gt;&lt;/contributors&gt;&lt;auth-address&gt;Department of Biological Sciences, University of Southern California, Los Angeles, California.&lt;/auth-address&gt;&lt;titles&gt;&lt;title&gt;Brain maps 4.0-Structure of the rat brain: An open access atlas with global nervous system nomenclature ontology and flatmaps&lt;/title&gt;&lt;secondary-title&gt;J Comp Neurol&lt;/secondary-title&gt;&lt;alt-title&gt;The Journal of comparative neurology&lt;/alt-title&gt;&lt;/titles&gt;&lt;periodical&gt;&lt;full-title&gt;J Comp Neurol&lt;/full-title&gt;&lt;abbr-1&gt;The Journal of comparative neurology&lt;/abbr-1&gt;&lt;/periodical&gt;&lt;alt-periodical&gt;&lt;full-title&gt;J Comp Neurol&lt;/full-title&gt;&lt;abbr-1&gt;The Journal of comparative neurology&lt;/abbr-1&gt;&lt;/alt-periodical&gt;&lt;pages&gt;935-943&lt;/pages&gt;&lt;volume&gt;526&lt;/volume&gt;&lt;number&gt;6&lt;/number&gt;&lt;dates&gt;&lt;year&gt;2018&lt;/year&gt;&lt;pub-dates&gt;&lt;date&gt;Apr 15&lt;/date&gt;&lt;/pub-dates&gt;&lt;/dates&gt;&lt;isbn&gt;1096-9861 (Electronic)&amp;#xD;0021-9967 (Linking)&lt;/isbn&gt;&lt;accession-num&gt;29277900&lt;/accession-num&gt;&lt;urls&gt;&lt;related-urls&gt;&lt;url&gt;http://www.ncbi.nlm.nih.gov/pubmed/29277900&lt;/url&gt;&lt;/related-urls&gt;&lt;/urls&gt;&lt;custom2&gt;5851017&lt;/custom2&gt;&lt;electronic-resource-num&gt;10.1002/cne.24381&lt;/electronic-resource-num&gt;&lt;/record&gt;&lt;/Cite&gt;&lt;/EndNote&gt;</w:instrText>
      </w:r>
      <w:r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Pr="00751142">
        <w:rPr>
          <w:rFonts w:asciiTheme="minorHAnsi" w:hAnsiTheme="minorHAnsi" w:cstheme="minorHAnsi"/>
          <w:noProof/>
          <w:color w:val="000000" w:themeColor="text1"/>
          <w:vertAlign w:val="superscript"/>
          <w:lang w:eastAsia="zh-TW"/>
        </w:rPr>
        <w:t>12</w:t>
      </w:r>
      <w:r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for the structure of the rat </w:t>
      </w:r>
      <w:r w:rsidR="005E5EE2">
        <w:rPr>
          <w:rFonts w:asciiTheme="minorHAnsi" w:hAnsiTheme="minorHAnsi" w:cstheme="minorHAnsi"/>
          <w:color w:val="000000" w:themeColor="text1"/>
          <w:lang w:eastAsia="zh-TW"/>
        </w:rPr>
        <w:t>brain.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</w:p>
    <w:p w14:paraId="450AEB4D" w14:textId="77777777" w:rsidR="006D7242" w:rsidRPr="00D81CB8" w:rsidRDefault="006D72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4EF1B4E0" w14:textId="77777777" w:rsidR="006D7242" w:rsidRPr="00D81CB8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Remove the meninges using the #5 tweezers.</w:t>
      </w:r>
    </w:p>
    <w:p w14:paraId="29B4CF4A" w14:textId="77777777" w:rsidR="006D7242" w:rsidRPr="00D81CB8" w:rsidRDefault="006D7242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18812287" w14:textId="64D96DAA" w:rsidR="006D7242" w:rsidRPr="00D81CB8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Isolate the cortex from the cerebral hemispheres with two straight </w:t>
      </w:r>
      <w:r w:rsidR="00F34AA4" w:rsidRPr="00D81CB8">
        <w:rPr>
          <w:rFonts w:asciiTheme="minorHAnsi" w:hAnsiTheme="minorHAnsi" w:cstheme="minorHAnsi"/>
          <w:color w:val="000000" w:themeColor="text1"/>
          <w:lang w:eastAsia="zh-TW"/>
        </w:rPr>
        <w:t>#5 tweezers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2D1643F3" w14:textId="77777777" w:rsidR="006D7242" w:rsidRPr="00D81CB8" w:rsidRDefault="006D7242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4A398FE0" w14:textId="2E2F6262" w:rsidR="006D7242" w:rsidRPr="00D81CB8" w:rsidRDefault="006D7242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Transfer the isolated cortex to ice-cold PBS-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g</w:t>
      </w:r>
      <w:r w:rsidR="00CA678A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lucose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in a 15 mL centrifuge tube.</w:t>
      </w:r>
    </w:p>
    <w:p w14:paraId="5D70DEC6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4E1F47F1" w14:textId="334AE689" w:rsidR="00102C63" w:rsidRPr="00D17ABC" w:rsidRDefault="00102C63" w:rsidP="00D17AB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b/>
          <w:bCs/>
          <w:color w:val="000000" w:themeColor="text1"/>
          <w:lang w:eastAsia="zh-TW"/>
        </w:rPr>
        <w:t>Primary cortical neuron culture</w:t>
      </w:r>
    </w:p>
    <w:p w14:paraId="5B7AD229" w14:textId="77777777" w:rsidR="0044612D" w:rsidRPr="00D17ABC" w:rsidRDefault="0044612D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0F86A1A9" w14:textId="6ADE094A" w:rsidR="00102C63" w:rsidRPr="00D17ABC" w:rsidRDefault="0044612D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NOTE: All procedures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in steps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3 and 4 are performed inside a Class II Biosafety cabinet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377CAC28" w14:textId="77777777" w:rsidR="0044612D" w:rsidRPr="00D17ABC" w:rsidRDefault="0044612D" w:rsidP="00D17ABC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2F0E88E1" w14:textId="5AAB2F68" w:rsidR="00D55950" w:rsidRPr="00D17ABC" w:rsidRDefault="00D55950" w:rsidP="00D17ABC">
      <w:pPr>
        <w:pStyle w:val="ListParagraph"/>
        <w:numPr>
          <w:ilvl w:val="1"/>
          <w:numId w:val="29"/>
        </w:numPr>
        <w:ind w:left="0" w:firstLine="0"/>
        <w:rPr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Settle the isolated cortex </w:t>
      </w:r>
      <w:r w:rsidR="008E694F"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by gravity 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at 4 </w:t>
      </w:r>
      <w:r w:rsidR="00CA678A" w:rsidRPr="00D17ABC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>C for 5 min</w:t>
      </w:r>
      <w:r w:rsidR="00C6742F"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and </w:t>
      </w:r>
      <w:r w:rsidR="00C6742F" w:rsidRPr="00D17ABC">
        <w:rPr>
          <w:lang w:eastAsia="zh-TW"/>
        </w:rPr>
        <w:t>a</w:t>
      </w:r>
      <w:r w:rsidRPr="00D17ABC">
        <w:rPr>
          <w:lang w:eastAsia="zh-TW"/>
        </w:rPr>
        <w:t>spirate the PBS-</w:t>
      </w:r>
      <w:r w:rsidR="00CA678A">
        <w:rPr>
          <w:lang w:eastAsia="zh-TW"/>
        </w:rPr>
        <w:t>g</w:t>
      </w:r>
      <w:r w:rsidR="00CA678A" w:rsidRPr="00D17ABC">
        <w:rPr>
          <w:lang w:eastAsia="zh-TW"/>
        </w:rPr>
        <w:t>lucose</w:t>
      </w:r>
      <w:r w:rsidRPr="00D17ABC">
        <w:rPr>
          <w:lang w:eastAsia="zh-TW"/>
        </w:rPr>
        <w:t>.</w:t>
      </w:r>
    </w:p>
    <w:p w14:paraId="5BA5E352" w14:textId="77777777" w:rsidR="00D55950" w:rsidRPr="00D17ABC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1CD9AF46" w14:textId="52E8F149" w:rsidR="00D55950" w:rsidRPr="00D17ABC" w:rsidRDefault="00D5595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Add 1 mL </w:t>
      </w:r>
      <w:bookmarkStart w:id="3" w:name="_Hlk12348891"/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of 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0.05% Trypsin-EDTA </w:t>
      </w:r>
      <w:bookmarkEnd w:id="3"/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to the isolated </w:t>
      </w:r>
      <w:r w:rsidR="002D334B" w:rsidRPr="00D17ABC">
        <w:rPr>
          <w:rFonts w:asciiTheme="minorHAnsi" w:hAnsiTheme="minorHAnsi" w:cstheme="minorHAnsi"/>
          <w:color w:val="000000" w:themeColor="text1"/>
          <w:lang w:eastAsia="zh-TW"/>
        </w:rPr>
        <w:t>cortex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and mix gently by tapping</w:t>
      </w:r>
      <w:r w:rsidR="00C6742F"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and i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ncubate the tissue in </w:t>
      </w:r>
      <w:r w:rsidR="00FD20F1"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a 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37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C water bath for </w:t>
      </w:r>
      <w:r w:rsidR="002D334B" w:rsidRPr="00D17ABC">
        <w:rPr>
          <w:rFonts w:asciiTheme="minorHAnsi" w:hAnsiTheme="minorHAnsi" w:cstheme="minorHAnsi"/>
          <w:color w:val="000000" w:themeColor="text1"/>
          <w:lang w:eastAsia="zh-TW"/>
        </w:rPr>
        <w:t>10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min </w:t>
      </w:r>
      <w:r w:rsidR="00FD20F1"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to </w:t>
      </w:r>
      <w:r w:rsidR="00875271" w:rsidRPr="00D17ABC">
        <w:rPr>
          <w:rFonts w:asciiTheme="minorHAnsi" w:hAnsiTheme="minorHAnsi" w:cstheme="minorHAnsi"/>
          <w:color w:val="000000" w:themeColor="text1"/>
          <w:lang w:eastAsia="zh-TW"/>
        </w:rPr>
        <w:t>allow enzymatic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digestion. Tap the tube gently </w:t>
      </w:r>
      <w:r w:rsidR="00FD20F1" w:rsidRPr="00D17ABC">
        <w:rPr>
          <w:rFonts w:asciiTheme="minorHAnsi" w:hAnsiTheme="minorHAnsi" w:cstheme="minorHAnsi"/>
          <w:color w:val="000000" w:themeColor="text1"/>
          <w:lang w:eastAsia="zh-TW"/>
        </w:rPr>
        <w:t>to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mixing </w:t>
      </w:r>
      <w:r w:rsidR="00FD20F1" w:rsidRPr="00D17ABC">
        <w:rPr>
          <w:rFonts w:asciiTheme="minorHAnsi" w:hAnsiTheme="minorHAnsi" w:cstheme="minorHAnsi"/>
          <w:color w:val="000000" w:themeColor="text1"/>
          <w:lang w:eastAsia="zh-TW"/>
        </w:rPr>
        <w:t>every 2 min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6625C002" w14:textId="77777777" w:rsidR="00D55950" w:rsidRPr="00D17ABC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5143F3AD" w14:textId="4DA4A768" w:rsidR="00D55950" w:rsidRPr="00D17ABC" w:rsidRDefault="00D5595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Add 4 mL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of maintenance medium (e.g., 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>Neurobasal Medium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)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 to the </w:t>
      </w:r>
      <w:r w:rsidR="00FE5F03" w:rsidRPr="00D17ABC">
        <w:rPr>
          <w:rFonts w:asciiTheme="minorHAnsi" w:hAnsiTheme="minorHAnsi" w:cstheme="minorHAnsi"/>
          <w:color w:val="000000" w:themeColor="text1"/>
          <w:lang w:eastAsia="zh-TW"/>
        </w:rPr>
        <w:t>tissue/trypsin mixture</w:t>
      </w:r>
      <w:r w:rsidRPr="00D17ABC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101EDD31" w14:textId="77777777" w:rsidR="00D56E41" w:rsidRPr="00D17ABC" w:rsidRDefault="00D56E41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15EB0F92" w14:textId="4D7D5BEE" w:rsidR="00D56E41" w:rsidRPr="00D81CB8" w:rsidRDefault="00D56E41" w:rsidP="00D17ABC">
      <w:pPr>
        <w:rPr>
          <w:rFonts w:asciiTheme="minorHAnsi" w:hAnsiTheme="minorHAnsi" w:cstheme="minorHAnsi"/>
          <w:color w:val="000000" w:themeColor="text1"/>
          <w:lang w:val="en-HK" w:eastAsia="zh-TW"/>
        </w:rPr>
      </w:pPr>
      <w:r w:rsidRPr="00D17ABC">
        <w:rPr>
          <w:rFonts w:asciiTheme="minorHAnsi" w:hAnsiTheme="minorHAnsi" w:cstheme="minorHAnsi"/>
          <w:color w:val="000000" w:themeColor="text1"/>
          <w:lang w:eastAsia="zh-TW"/>
        </w:rPr>
        <w:t xml:space="preserve">NOTE: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All the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 xml:space="preserve">maintenance medium 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>used in th</w:t>
      </w:r>
      <w:r w:rsidR="001247A6" w:rsidRPr="00D81CB8">
        <w:rPr>
          <w:rFonts w:asciiTheme="minorHAnsi" w:hAnsiTheme="minorHAnsi" w:cstheme="minorHAnsi"/>
          <w:color w:val="000000" w:themeColor="text1"/>
          <w:lang w:eastAsia="zh-TW"/>
        </w:rPr>
        <w:t>is</w:t>
      </w:r>
      <w:r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525AD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protocol is supplemented with </w:t>
      </w:r>
      <w:r w:rsidR="0063334E" w:rsidRPr="00D81CB8">
        <w:rPr>
          <w:rFonts w:asciiTheme="minorHAnsi" w:hAnsiTheme="minorHAnsi" w:cstheme="minorHAnsi"/>
          <w:color w:val="000000" w:themeColor="text1"/>
          <w:lang w:eastAsia="zh-TW"/>
        </w:rPr>
        <w:t xml:space="preserve">Penicillin-Streptomycin and </w:t>
      </w:r>
      <w:r w:rsidR="001F2458" w:rsidRPr="00D81CB8">
        <w:rPr>
          <w:rFonts w:asciiTheme="minorHAnsi" w:hAnsiTheme="minorHAnsi" w:cstheme="minorHAnsi"/>
          <w:color w:val="000000" w:themeColor="text1"/>
          <w:lang w:eastAsia="zh-TW"/>
        </w:rPr>
        <w:t>B-27 supplement</w:t>
      </w:r>
      <w:r w:rsidR="007A593D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CcmV3ZXI8L0F1dGhvcj48WWVhcj4xOTk1PC9ZZWFyPjxS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=
</w:fldData>
        </w:fldChar>
      </w:r>
      <w:r w:rsidR="00751142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 </w:instrText>
      </w:r>
      <w:r w:rsidR="00751142">
        <w:rPr>
          <w:rFonts w:asciiTheme="minorHAnsi" w:hAnsiTheme="minorHAnsi" w:cstheme="minorHAnsi"/>
          <w:color w:val="000000" w:themeColor="text1"/>
          <w:lang w:eastAsia="zh-TW"/>
        </w:rPr>
        <w:fldChar w:fldCharType="begin">
          <w:fldData xml:space="preserve">PEVuZE5vdGU+PENpdGU+PEF1dGhvcj5CcmV3ZXI8L0F1dGhvcj48WWVhcj4xOTk1PC9ZZWFyPjxS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=
</w:fldData>
        </w:fldChar>
      </w:r>
      <w:r w:rsidR="00751142">
        <w:rPr>
          <w:rFonts w:asciiTheme="minorHAnsi" w:hAnsiTheme="minorHAnsi" w:cstheme="minorHAnsi"/>
          <w:color w:val="000000" w:themeColor="text1"/>
          <w:lang w:eastAsia="zh-TW"/>
        </w:rPr>
        <w:instrText xml:space="preserve"> ADDIN EN.CITE.DATA </w:instrText>
      </w:r>
      <w:r w:rsidR="00751142">
        <w:rPr>
          <w:rFonts w:asciiTheme="minorHAnsi" w:hAnsiTheme="minorHAnsi" w:cstheme="minorHAnsi"/>
          <w:color w:val="000000" w:themeColor="text1"/>
          <w:lang w:eastAsia="zh-TW"/>
        </w:rPr>
      </w:r>
      <w:r w:rsidR="00751142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7A593D">
        <w:rPr>
          <w:rFonts w:asciiTheme="minorHAnsi" w:hAnsiTheme="minorHAnsi" w:cstheme="minorHAnsi"/>
          <w:color w:val="000000" w:themeColor="text1"/>
          <w:lang w:eastAsia="zh-TW"/>
        </w:rPr>
      </w:r>
      <w:r w:rsidR="007A593D">
        <w:rPr>
          <w:rFonts w:asciiTheme="minorHAnsi" w:hAnsiTheme="minorHAnsi" w:cstheme="minorHAnsi"/>
          <w:color w:val="000000" w:themeColor="text1"/>
          <w:lang w:eastAsia="zh-TW"/>
        </w:rPr>
        <w:fldChar w:fldCharType="separate"/>
      </w:r>
      <w:r w:rsidR="00751142" w:rsidRPr="00751142">
        <w:rPr>
          <w:rFonts w:asciiTheme="minorHAnsi" w:hAnsiTheme="minorHAnsi" w:cstheme="minorHAnsi"/>
          <w:noProof/>
          <w:color w:val="000000" w:themeColor="text1"/>
          <w:vertAlign w:val="superscript"/>
          <w:lang w:eastAsia="zh-TW"/>
        </w:rPr>
        <w:t>13</w:t>
      </w:r>
      <w:r w:rsidR="007A593D">
        <w:rPr>
          <w:rFonts w:asciiTheme="minorHAnsi" w:hAnsiTheme="minorHAnsi" w:cstheme="minorHAnsi"/>
          <w:color w:val="000000" w:themeColor="text1"/>
          <w:lang w:eastAsia="zh-TW"/>
        </w:rPr>
        <w:fldChar w:fldCharType="end"/>
      </w:r>
      <w:r w:rsidR="001F2458" w:rsidRPr="00D81CB8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245EE8F0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02111E37" w14:textId="393C3549" w:rsidR="00D55950" w:rsidRPr="00D81CB8" w:rsidRDefault="00D5595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  <w:lang w:eastAsia="zh-TW"/>
        </w:rPr>
        <w:t>Dissociate the tissue gently b</w:t>
      </w:r>
      <w:r w:rsidRPr="00D81CB8">
        <w:rPr>
          <w:rFonts w:asciiTheme="minorHAnsi" w:hAnsiTheme="minorHAnsi" w:cstheme="minorHAnsi"/>
          <w:color w:val="000000" w:themeColor="text1"/>
        </w:rPr>
        <w:t xml:space="preserve">y trituration using </w:t>
      </w:r>
      <w:r w:rsidR="00893519" w:rsidRPr="00D81CB8">
        <w:rPr>
          <w:rFonts w:asciiTheme="minorHAnsi" w:hAnsiTheme="minorHAnsi" w:cstheme="minorHAnsi"/>
          <w:color w:val="000000" w:themeColor="text1"/>
        </w:rPr>
        <w:t xml:space="preserve">a </w:t>
      </w:r>
      <w:r w:rsidR="002D334B" w:rsidRPr="00D81CB8">
        <w:rPr>
          <w:rFonts w:asciiTheme="minorHAnsi" w:hAnsiTheme="minorHAnsi" w:cstheme="minorHAnsi"/>
          <w:color w:val="000000" w:themeColor="text1"/>
        </w:rPr>
        <w:t>1</w:t>
      </w:r>
      <w:r w:rsidR="00CC41CB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2D334B" w:rsidRPr="00D81CB8">
        <w:rPr>
          <w:rFonts w:asciiTheme="minorHAnsi" w:hAnsiTheme="minorHAnsi" w:cstheme="minorHAnsi"/>
          <w:color w:val="000000" w:themeColor="text1"/>
        </w:rPr>
        <w:t>m</w:t>
      </w:r>
      <w:r w:rsidR="00CC41CB" w:rsidRPr="00D81CB8">
        <w:rPr>
          <w:rFonts w:asciiTheme="minorHAnsi" w:hAnsiTheme="minorHAnsi" w:cstheme="minorHAnsi"/>
          <w:color w:val="000000" w:themeColor="text1"/>
        </w:rPr>
        <w:t>L</w:t>
      </w:r>
      <w:r w:rsidRPr="00D81CB8">
        <w:rPr>
          <w:rFonts w:asciiTheme="minorHAnsi" w:hAnsiTheme="minorHAnsi" w:cstheme="minorHAnsi"/>
          <w:color w:val="000000" w:themeColor="text1"/>
        </w:rPr>
        <w:t xml:space="preserve"> pipette.</w:t>
      </w:r>
    </w:p>
    <w:p w14:paraId="65C0CADE" w14:textId="77777777" w:rsidR="00D55950" w:rsidRPr="00D81CB8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611AF1E" w14:textId="77284B70" w:rsidR="00D55950" w:rsidRPr="008E694F" w:rsidRDefault="00D55950" w:rsidP="00D17ABC">
      <w:pPr>
        <w:pStyle w:val="ListParagraph"/>
        <w:numPr>
          <w:ilvl w:val="1"/>
          <w:numId w:val="29"/>
        </w:numPr>
        <w:ind w:left="0" w:firstLine="0"/>
      </w:pPr>
      <w:r w:rsidRPr="00D81CB8">
        <w:rPr>
          <w:rFonts w:asciiTheme="minorHAnsi" w:hAnsiTheme="minorHAnsi" w:cstheme="minorHAnsi"/>
          <w:color w:val="000000" w:themeColor="text1"/>
        </w:rPr>
        <w:t xml:space="preserve">Pellet the dissociated cells by centrifugation at 200 x </w:t>
      </w:r>
      <w:r w:rsidRPr="00D17ABC">
        <w:rPr>
          <w:rFonts w:asciiTheme="minorHAnsi" w:hAnsiTheme="minorHAnsi" w:cstheme="minorHAnsi"/>
          <w:i/>
          <w:iCs/>
          <w:color w:val="000000" w:themeColor="text1"/>
        </w:rPr>
        <w:t>g</w:t>
      </w:r>
      <w:r w:rsidRPr="00D81CB8">
        <w:rPr>
          <w:rFonts w:asciiTheme="minorHAnsi" w:hAnsiTheme="minorHAnsi" w:cstheme="minorHAnsi"/>
          <w:color w:val="000000" w:themeColor="text1"/>
        </w:rPr>
        <w:t xml:space="preserve"> for 5 min.</w:t>
      </w:r>
      <w:r w:rsidR="008E694F">
        <w:rPr>
          <w:rFonts w:asciiTheme="minorHAnsi" w:hAnsiTheme="minorHAnsi" w:cstheme="minorHAnsi"/>
          <w:color w:val="000000" w:themeColor="text1"/>
        </w:rPr>
        <w:t xml:space="preserve"> </w:t>
      </w:r>
      <w:r w:rsidRPr="008E694F">
        <w:t xml:space="preserve">Aspirate the </w:t>
      </w:r>
      <w:r w:rsidRPr="008E694F">
        <w:lastRenderedPageBreak/>
        <w:t>supernatant.</w:t>
      </w:r>
    </w:p>
    <w:p w14:paraId="4F77EEA9" w14:textId="77777777" w:rsidR="00D55950" w:rsidRPr="00D81CB8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70B9E4A" w14:textId="5FE2ECC4" w:rsidR="00D55950" w:rsidRPr="00D81CB8" w:rsidRDefault="00D5595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Repeat step</w:t>
      </w:r>
      <w:r w:rsidR="00CA678A">
        <w:rPr>
          <w:rFonts w:asciiTheme="minorHAnsi" w:hAnsiTheme="minorHAnsi" w:cstheme="minorHAnsi"/>
          <w:color w:val="000000" w:themeColor="text1"/>
        </w:rPr>
        <w:t>s</w:t>
      </w:r>
      <w:r w:rsidRPr="00D81CB8">
        <w:rPr>
          <w:rFonts w:asciiTheme="minorHAnsi" w:hAnsiTheme="minorHAnsi" w:cstheme="minorHAnsi"/>
          <w:color w:val="000000" w:themeColor="text1"/>
        </w:rPr>
        <w:t xml:space="preserve"> 3.</w:t>
      </w:r>
      <w:r w:rsidR="002D334B" w:rsidRPr="00D81CB8">
        <w:rPr>
          <w:rFonts w:asciiTheme="minorHAnsi" w:hAnsiTheme="minorHAnsi" w:cstheme="minorHAnsi"/>
          <w:color w:val="000000" w:themeColor="text1"/>
        </w:rPr>
        <w:t>5</w:t>
      </w:r>
      <w:r w:rsidRPr="00D81CB8">
        <w:rPr>
          <w:rFonts w:asciiTheme="minorHAnsi" w:hAnsiTheme="minorHAnsi" w:cstheme="minorHAnsi"/>
          <w:color w:val="000000" w:themeColor="text1"/>
        </w:rPr>
        <w:t xml:space="preserve"> to 3.</w:t>
      </w:r>
      <w:r w:rsidR="008E694F">
        <w:rPr>
          <w:rFonts w:asciiTheme="minorHAnsi" w:hAnsiTheme="minorHAnsi" w:cstheme="minorHAnsi"/>
          <w:color w:val="000000" w:themeColor="text1"/>
        </w:rPr>
        <w:t>7</w:t>
      </w:r>
      <w:r w:rsidRPr="00D81CB8">
        <w:rPr>
          <w:rFonts w:asciiTheme="minorHAnsi" w:hAnsiTheme="minorHAnsi" w:cstheme="minorHAnsi"/>
          <w:color w:val="000000" w:themeColor="text1"/>
        </w:rPr>
        <w:t xml:space="preserve"> twice.</w:t>
      </w:r>
    </w:p>
    <w:p w14:paraId="23C44F02" w14:textId="77777777" w:rsidR="00D55950" w:rsidRPr="00D81CB8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D17B633" w14:textId="1FA1F665" w:rsidR="00D55950" w:rsidRPr="00D81CB8" w:rsidRDefault="00D55950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Resuspend the cell pellet in 1 mL</w:t>
      </w:r>
      <w:r w:rsidR="00CA678A">
        <w:rPr>
          <w:rFonts w:asciiTheme="minorHAnsi" w:hAnsiTheme="minorHAnsi" w:cstheme="minorHAnsi"/>
          <w:color w:val="000000" w:themeColor="text1"/>
        </w:rPr>
        <w:t xml:space="preserve"> of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maintenance medium</w:t>
      </w:r>
      <w:r w:rsidRPr="00D81CB8">
        <w:rPr>
          <w:rFonts w:asciiTheme="minorHAnsi" w:hAnsiTheme="minorHAnsi" w:cstheme="minorHAnsi"/>
          <w:color w:val="000000" w:themeColor="text1"/>
        </w:rPr>
        <w:t>.</w:t>
      </w:r>
    </w:p>
    <w:p w14:paraId="51B59E64" w14:textId="77777777" w:rsidR="00D55950" w:rsidRPr="00D81CB8" w:rsidRDefault="00D55950" w:rsidP="00D17ABC">
      <w:pPr>
        <w:rPr>
          <w:rFonts w:asciiTheme="minorHAnsi" w:hAnsiTheme="minorHAnsi" w:cstheme="minorHAnsi"/>
          <w:color w:val="000000" w:themeColor="text1"/>
        </w:rPr>
      </w:pPr>
    </w:p>
    <w:p w14:paraId="3F8A3054" w14:textId="13E9691A" w:rsidR="00D55950" w:rsidRPr="00D81CB8" w:rsidRDefault="00CA678A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dd </w:t>
      </w:r>
      <w:r w:rsidR="00F97C9E">
        <w:rPr>
          <w:rFonts w:asciiTheme="minorHAnsi" w:hAnsiTheme="minorHAnsi" w:cstheme="minorHAnsi"/>
          <w:color w:val="000000" w:themeColor="text1"/>
        </w:rPr>
        <w:t>10</w:t>
      </w:r>
      <w:r>
        <w:rPr>
          <w:rFonts w:asciiTheme="minorHAnsi" w:hAnsiTheme="minorHAnsi" w:cstheme="minorHAnsi"/>
          <w:color w:val="000000" w:themeColor="text1"/>
        </w:rPr>
        <w:t xml:space="preserve"> µL </w:t>
      </w:r>
      <w:r w:rsidR="00F97C9E">
        <w:rPr>
          <w:rFonts w:asciiTheme="minorHAnsi" w:hAnsiTheme="minorHAnsi" w:cstheme="minorHAnsi"/>
          <w:color w:val="000000" w:themeColor="text1"/>
        </w:rPr>
        <w:t xml:space="preserve">of 0.4% Trypan Blue solution </w:t>
      </w:r>
      <w:r>
        <w:rPr>
          <w:rFonts w:asciiTheme="minorHAnsi" w:hAnsiTheme="minorHAnsi" w:cstheme="minorHAnsi"/>
          <w:color w:val="000000" w:themeColor="text1"/>
        </w:rPr>
        <w:t>to</w:t>
      </w:r>
      <w:r w:rsidR="00F97C9E">
        <w:rPr>
          <w:rFonts w:asciiTheme="minorHAnsi" w:hAnsiTheme="minorHAnsi" w:cstheme="minorHAnsi"/>
          <w:color w:val="000000" w:themeColor="text1"/>
        </w:rPr>
        <w:t xml:space="preserve"> 10</w:t>
      </w:r>
      <w:r>
        <w:rPr>
          <w:rFonts w:asciiTheme="minorHAnsi" w:hAnsiTheme="minorHAnsi" w:cstheme="minorHAnsi"/>
          <w:color w:val="000000" w:themeColor="text1"/>
        </w:rPr>
        <w:t xml:space="preserve"> µL </w:t>
      </w:r>
      <w:r w:rsidR="00F97C9E">
        <w:rPr>
          <w:rFonts w:asciiTheme="minorHAnsi" w:hAnsiTheme="minorHAnsi" w:cstheme="minorHAnsi"/>
          <w:color w:val="000000" w:themeColor="text1"/>
        </w:rPr>
        <w:t xml:space="preserve">of cell suspension for counting of viable cells by a </w:t>
      </w:r>
      <w:r w:rsidR="00D55950" w:rsidRPr="00D81CB8">
        <w:rPr>
          <w:rFonts w:asciiTheme="minorHAnsi" w:hAnsiTheme="minorHAnsi" w:cstheme="minorHAnsi"/>
          <w:color w:val="000000" w:themeColor="text1"/>
        </w:rPr>
        <w:t>hemocytometer.</w:t>
      </w:r>
    </w:p>
    <w:p w14:paraId="336CE3BA" w14:textId="77777777" w:rsidR="00D55950" w:rsidRPr="00D81CB8" w:rsidRDefault="00D55950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3692EE8" w14:textId="360250B4" w:rsidR="00D55950" w:rsidRPr="00D81CB8" w:rsidRDefault="0002571F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P</w:t>
      </w:r>
      <w:r w:rsidR="00D55950" w:rsidRPr="00D81CB8">
        <w:rPr>
          <w:rFonts w:asciiTheme="minorHAnsi" w:hAnsiTheme="minorHAnsi" w:cstheme="minorHAnsi"/>
          <w:color w:val="000000" w:themeColor="text1"/>
        </w:rPr>
        <w:t xml:space="preserve">late </w:t>
      </w:r>
      <w:r w:rsidR="000E523D" w:rsidRPr="00D81CB8">
        <w:rPr>
          <w:rFonts w:asciiTheme="minorHAnsi" w:hAnsiTheme="minorHAnsi" w:cstheme="minorHAnsi"/>
          <w:color w:val="000000" w:themeColor="text1"/>
        </w:rPr>
        <w:t xml:space="preserve">the neurons at a </w:t>
      </w:r>
      <w:r w:rsidR="003B7FC0" w:rsidRPr="00D81CB8">
        <w:rPr>
          <w:rFonts w:asciiTheme="minorHAnsi" w:hAnsiTheme="minorHAnsi" w:cstheme="minorHAnsi"/>
          <w:color w:val="000000" w:themeColor="text1"/>
        </w:rPr>
        <w:t xml:space="preserve">density of </w:t>
      </w:r>
      <w:r w:rsidR="000E523D" w:rsidRPr="00D81CB8">
        <w:rPr>
          <w:rFonts w:asciiTheme="minorHAnsi" w:hAnsiTheme="minorHAnsi" w:cstheme="minorHAnsi"/>
          <w:color w:val="000000" w:themeColor="text1"/>
        </w:rPr>
        <w:t>65,000/cm</w:t>
      </w:r>
      <w:r w:rsidR="000E523D" w:rsidRPr="00D81CB8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D55950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955F53">
        <w:rPr>
          <w:rFonts w:asciiTheme="minorHAnsi" w:hAnsiTheme="minorHAnsi" w:cstheme="minorHAnsi"/>
          <w:color w:val="000000" w:themeColor="text1"/>
        </w:rPr>
        <w:t xml:space="preserve">(viable cells) </w:t>
      </w:r>
      <w:r w:rsidR="00D55950" w:rsidRPr="00D81CB8">
        <w:rPr>
          <w:rFonts w:asciiTheme="minorHAnsi" w:hAnsiTheme="minorHAnsi" w:cstheme="minorHAnsi"/>
          <w:color w:val="000000" w:themeColor="text1"/>
        </w:rPr>
        <w:t xml:space="preserve">in 1 mL </w:t>
      </w:r>
      <w:r w:rsidR="00CA678A">
        <w:rPr>
          <w:rFonts w:asciiTheme="minorHAnsi" w:hAnsiTheme="minorHAnsi" w:cstheme="minorHAnsi"/>
          <w:color w:val="000000" w:themeColor="text1"/>
        </w:rPr>
        <w:t xml:space="preserve">of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maintenance medium</w:t>
      </w:r>
      <w:r w:rsidRPr="00D81CB8">
        <w:rPr>
          <w:rFonts w:asciiTheme="minorHAnsi" w:hAnsiTheme="minorHAnsi" w:cstheme="minorHAnsi"/>
          <w:color w:val="000000" w:themeColor="text1"/>
        </w:rPr>
        <w:t xml:space="preserve"> per well in a 12-well plate</w:t>
      </w:r>
      <w:r w:rsidR="00CA678A">
        <w:rPr>
          <w:rFonts w:asciiTheme="minorHAnsi" w:hAnsiTheme="minorHAnsi" w:cstheme="minorHAnsi"/>
          <w:color w:val="000000" w:themeColor="text1"/>
        </w:rPr>
        <w:t>.</w:t>
      </w:r>
    </w:p>
    <w:p w14:paraId="4D9761B6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38C5F47" w14:textId="77777777" w:rsidR="00102C63" w:rsidRPr="00D17ABC" w:rsidRDefault="00102C63" w:rsidP="00D17AB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D17ABC">
        <w:rPr>
          <w:rFonts w:asciiTheme="minorHAnsi" w:hAnsiTheme="minorHAnsi" w:cstheme="minorHAnsi"/>
          <w:b/>
          <w:bCs/>
          <w:color w:val="000000" w:themeColor="text1"/>
        </w:rPr>
        <w:t>Cell transfection and fixation</w:t>
      </w:r>
    </w:p>
    <w:p w14:paraId="7B3010AA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DFC3CD8" w14:textId="0C410B38" w:rsidR="00102C63" w:rsidRPr="00D81CB8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At </w:t>
      </w:r>
      <w:r w:rsidR="00E314FE" w:rsidRPr="00D81CB8">
        <w:rPr>
          <w:rFonts w:asciiTheme="minorHAnsi" w:hAnsiTheme="minorHAnsi" w:cstheme="minorHAnsi"/>
          <w:color w:val="000000" w:themeColor="text1"/>
        </w:rPr>
        <w:t xml:space="preserve">2 </w:t>
      </w:r>
      <w:r w:rsidRPr="00D81CB8">
        <w:rPr>
          <w:rFonts w:asciiTheme="minorHAnsi" w:hAnsiTheme="minorHAnsi" w:cstheme="minorHAnsi"/>
          <w:color w:val="000000" w:themeColor="text1"/>
        </w:rPr>
        <w:t xml:space="preserve">days </w:t>
      </w:r>
      <w:r w:rsidRPr="00D17ABC">
        <w:rPr>
          <w:rFonts w:asciiTheme="minorHAnsi" w:hAnsiTheme="minorHAnsi" w:cstheme="minorHAnsi"/>
          <w:iCs/>
          <w:color w:val="000000" w:themeColor="text1"/>
        </w:rPr>
        <w:t>in vitro</w:t>
      </w:r>
      <w:r w:rsidR="00543840" w:rsidRPr="00D17ABC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0A72BC" w:rsidRPr="00D17ABC">
        <w:rPr>
          <w:rFonts w:asciiTheme="minorHAnsi" w:hAnsiTheme="minorHAnsi" w:cstheme="minorHAnsi"/>
          <w:iCs/>
          <w:color w:val="000000" w:themeColor="text1"/>
        </w:rPr>
        <w:t>(</w:t>
      </w:r>
      <w:r w:rsidR="000A72BC" w:rsidRPr="00D81CB8">
        <w:rPr>
          <w:rFonts w:asciiTheme="minorHAnsi" w:hAnsiTheme="minorHAnsi" w:cstheme="minorHAnsi"/>
          <w:color w:val="000000" w:themeColor="text1"/>
        </w:rPr>
        <w:t>DIV</w:t>
      </w:r>
      <w:r w:rsidR="00FE5F03" w:rsidRPr="00D81CB8">
        <w:rPr>
          <w:rFonts w:asciiTheme="minorHAnsi" w:hAnsiTheme="minorHAnsi" w:cstheme="minorHAnsi"/>
          <w:color w:val="000000" w:themeColor="text1"/>
        </w:rPr>
        <w:t>2</w:t>
      </w:r>
      <w:r w:rsidR="000A72BC" w:rsidRPr="00D81CB8">
        <w:rPr>
          <w:rFonts w:asciiTheme="minorHAnsi" w:hAnsiTheme="minorHAnsi" w:cstheme="minorHAnsi"/>
          <w:color w:val="000000" w:themeColor="text1"/>
        </w:rPr>
        <w:t>)</w:t>
      </w:r>
      <w:r w:rsidRPr="00D81CB8">
        <w:rPr>
          <w:rFonts w:asciiTheme="minorHAnsi" w:hAnsiTheme="minorHAnsi" w:cstheme="minorHAnsi"/>
          <w:color w:val="000000" w:themeColor="text1"/>
        </w:rPr>
        <w:t xml:space="preserve">, </w:t>
      </w:r>
      <w:r w:rsidR="00CA678A">
        <w:rPr>
          <w:rFonts w:asciiTheme="minorHAnsi" w:hAnsiTheme="minorHAnsi" w:cstheme="minorHAnsi"/>
          <w:color w:val="000000" w:themeColor="text1"/>
        </w:rPr>
        <w:t xml:space="preserve">transfect </w:t>
      </w:r>
      <w:r w:rsidR="004C1B3D" w:rsidRPr="00D81CB8">
        <w:rPr>
          <w:rFonts w:asciiTheme="minorHAnsi" w:hAnsiTheme="minorHAnsi" w:cstheme="minorHAnsi"/>
          <w:color w:val="000000" w:themeColor="text1"/>
        </w:rPr>
        <w:t xml:space="preserve">0.5 </w:t>
      </w:r>
      <w:r w:rsidR="004C1B3D" w:rsidRPr="00D81CB8">
        <w:rPr>
          <w:rFonts w:ascii="Times New Roman" w:hAnsi="Times New Roman" w:cs="Times New Roman"/>
          <w:color w:val="000000" w:themeColor="text1"/>
        </w:rPr>
        <w:t>μ</w:t>
      </w:r>
      <w:r w:rsidR="004C1B3D" w:rsidRPr="00D81CB8">
        <w:rPr>
          <w:rFonts w:asciiTheme="minorHAnsi" w:hAnsiTheme="minorHAnsi" w:cstheme="minorHAnsi"/>
          <w:color w:val="000000" w:themeColor="text1"/>
        </w:rPr>
        <w:t xml:space="preserve">g of </w:t>
      </w:r>
      <w:r w:rsidR="00E56148" w:rsidRPr="00D81CB8">
        <w:rPr>
          <w:rFonts w:asciiTheme="minorHAnsi" w:hAnsiTheme="minorHAnsi" w:cstheme="minorHAnsi"/>
          <w:color w:val="000000" w:themeColor="text1"/>
        </w:rPr>
        <w:t xml:space="preserve">EGFP </w:t>
      </w:r>
      <w:r w:rsidR="004C1B3D" w:rsidRPr="00D81CB8">
        <w:rPr>
          <w:rFonts w:asciiTheme="minorHAnsi" w:hAnsiTheme="minorHAnsi" w:cstheme="minorHAnsi"/>
          <w:color w:val="000000" w:themeColor="text1"/>
        </w:rPr>
        <w:t>construct</w:t>
      </w:r>
      <w:r w:rsidR="009F069E">
        <w:rPr>
          <w:rFonts w:asciiTheme="minorHAnsi" w:hAnsiTheme="minorHAnsi" w:cstheme="minorHAnsi"/>
          <w:color w:val="000000" w:themeColor="text1"/>
        </w:rPr>
        <w:t xml:space="preserve"> (pEGFP-C1)</w:t>
      </w:r>
      <w:r w:rsidR="004C1B3D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1D4678" w:rsidRPr="00D81CB8">
        <w:rPr>
          <w:rFonts w:asciiTheme="minorHAnsi" w:hAnsiTheme="minorHAnsi" w:cstheme="minorHAnsi"/>
          <w:color w:val="000000" w:themeColor="text1"/>
        </w:rPr>
        <w:t xml:space="preserve">to neurons </w:t>
      </w:r>
      <w:r w:rsidR="00E56148" w:rsidRPr="00D81CB8">
        <w:rPr>
          <w:rFonts w:asciiTheme="minorHAnsi" w:hAnsiTheme="minorHAnsi" w:cstheme="minorHAnsi"/>
          <w:color w:val="000000" w:themeColor="text1"/>
        </w:rPr>
        <w:t xml:space="preserve">together either with or without of </w:t>
      </w:r>
      <w:r w:rsidR="004C1B3D" w:rsidRPr="00D81CB8">
        <w:rPr>
          <w:rFonts w:asciiTheme="minorHAnsi" w:hAnsiTheme="minorHAnsi" w:cstheme="minorHAnsi"/>
          <w:color w:val="000000" w:themeColor="text1"/>
        </w:rPr>
        <w:t xml:space="preserve">0.5 </w:t>
      </w:r>
      <w:r w:rsidR="004C1B3D" w:rsidRPr="00D81CB8">
        <w:rPr>
          <w:rFonts w:ascii="Times New Roman" w:hAnsi="Times New Roman" w:cs="Times New Roman"/>
          <w:color w:val="000000" w:themeColor="text1"/>
        </w:rPr>
        <w:t>μ</w:t>
      </w:r>
      <w:r w:rsidR="004C1B3D" w:rsidRPr="00D81CB8">
        <w:rPr>
          <w:rFonts w:asciiTheme="minorHAnsi" w:hAnsiTheme="minorHAnsi" w:cstheme="minorHAnsi"/>
          <w:color w:val="000000" w:themeColor="text1"/>
        </w:rPr>
        <w:t xml:space="preserve">g of </w:t>
      </w:r>
      <w:r w:rsidR="00FE69B1" w:rsidRPr="00D81CB8">
        <w:rPr>
          <w:rFonts w:asciiTheme="minorHAnsi" w:hAnsiTheme="minorHAnsi" w:cstheme="minorHAnsi"/>
          <w:color w:val="000000" w:themeColor="text1"/>
        </w:rPr>
        <w:t xml:space="preserve">POI </w:t>
      </w:r>
      <w:r w:rsidR="000B752B" w:rsidRPr="00D81CB8">
        <w:rPr>
          <w:rFonts w:asciiTheme="minorHAnsi" w:hAnsiTheme="minorHAnsi" w:cstheme="minorHAnsi"/>
          <w:color w:val="000000" w:themeColor="text1"/>
        </w:rPr>
        <w:t xml:space="preserve">by </w:t>
      </w:r>
      <w:r w:rsidR="00126BF5" w:rsidRPr="00D81CB8">
        <w:rPr>
          <w:rFonts w:asciiTheme="minorHAnsi" w:hAnsiTheme="minorHAnsi" w:cstheme="minorHAnsi"/>
          <w:color w:val="000000" w:themeColor="text1"/>
        </w:rPr>
        <w:t>using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4A6B2E" w:rsidRPr="00D81CB8">
        <w:rPr>
          <w:rFonts w:asciiTheme="minorHAnsi" w:hAnsiTheme="minorHAnsi" w:cstheme="minorHAnsi"/>
          <w:color w:val="000000" w:themeColor="text1"/>
        </w:rPr>
        <w:t>1</w:t>
      </w:r>
      <w:r w:rsidR="00CA678A">
        <w:rPr>
          <w:rFonts w:asciiTheme="minorHAnsi" w:hAnsiTheme="minorHAnsi" w:cstheme="minorHAnsi"/>
          <w:color w:val="000000" w:themeColor="text1"/>
        </w:rPr>
        <w:t xml:space="preserve"> µL of transfection reagent (e.g., </w:t>
      </w:r>
      <w:r w:rsidRPr="00D81CB8">
        <w:rPr>
          <w:rFonts w:asciiTheme="minorHAnsi" w:hAnsiTheme="minorHAnsi" w:cstheme="minorHAnsi"/>
          <w:color w:val="000000" w:themeColor="text1"/>
        </w:rPr>
        <w:t>Lipofectamine 2000</w:t>
      </w:r>
      <w:r w:rsidR="00CA678A">
        <w:rPr>
          <w:rFonts w:asciiTheme="minorHAnsi" w:hAnsiTheme="minorHAnsi" w:cstheme="minorHAnsi"/>
          <w:color w:val="000000" w:themeColor="text1"/>
        </w:rPr>
        <w:t>)</w:t>
      </w:r>
      <w:r w:rsidR="00FE5F03" w:rsidRPr="00D81CB8">
        <w:rPr>
          <w:rFonts w:asciiTheme="minorHAnsi" w:hAnsiTheme="minorHAnsi" w:cstheme="minorHAnsi"/>
          <w:color w:val="000000" w:themeColor="text1"/>
        </w:rPr>
        <w:t>.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CA678A">
        <w:rPr>
          <w:rFonts w:asciiTheme="minorHAnsi" w:hAnsiTheme="minorHAnsi" w:cstheme="minorHAnsi"/>
          <w:color w:val="000000" w:themeColor="text1"/>
        </w:rPr>
        <w:t>Use</w:t>
      </w:r>
      <w:r w:rsidRPr="00D81CB8">
        <w:rPr>
          <w:rFonts w:asciiTheme="minorHAnsi" w:hAnsiTheme="minorHAnsi" w:cstheme="minorHAnsi"/>
          <w:color w:val="000000" w:themeColor="text1"/>
        </w:rPr>
        <w:t xml:space="preserve"> manufacturer’s instructions.</w:t>
      </w:r>
      <w:r w:rsidR="001F1324" w:rsidRPr="00D81CB8">
        <w:rPr>
          <w:rFonts w:asciiTheme="minorHAnsi" w:hAnsiTheme="minorHAnsi" w:cstheme="minorHAnsi"/>
          <w:color w:val="000000" w:themeColor="text1"/>
        </w:rPr>
        <w:t xml:space="preserve"> </w:t>
      </w:r>
    </w:p>
    <w:p w14:paraId="71A77D4B" w14:textId="77777777" w:rsidR="00C34431" w:rsidRPr="00D81CB8" w:rsidRDefault="00C34431" w:rsidP="00D17ABC">
      <w:pPr>
        <w:rPr>
          <w:rFonts w:asciiTheme="minorHAnsi" w:hAnsiTheme="minorHAnsi" w:cstheme="minorHAnsi"/>
          <w:color w:val="000000" w:themeColor="text1"/>
        </w:rPr>
      </w:pPr>
    </w:p>
    <w:p w14:paraId="1DECDA3C" w14:textId="4A1A46A0" w:rsidR="00102C63" w:rsidRPr="00D81CB8" w:rsidRDefault="00C34431" w:rsidP="00D17ABC">
      <w:pPr>
        <w:rPr>
          <w:rFonts w:asciiTheme="minorHAnsi" w:hAnsiTheme="minorHAnsi" w:cstheme="minorHAnsi"/>
          <w:color w:val="000000" w:themeColor="text1"/>
        </w:rPr>
      </w:pPr>
      <w:r w:rsidRPr="00D17ABC">
        <w:rPr>
          <w:rFonts w:asciiTheme="minorHAnsi" w:hAnsiTheme="minorHAnsi" w:cstheme="minorHAnsi"/>
          <w:color w:val="000000" w:themeColor="text1"/>
        </w:rPr>
        <w:t>NOTE:</w:t>
      </w:r>
      <w:r w:rsidRPr="00D81CB8">
        <w:rPr>
          <w:rFonts w:asciiTheme="minorHAnsi" w:hAnsiTheme="minorHAnsi" w:cstheme="minorHAnsi"/>
          <w:color w:val="000000" w:themeColor="text1"/>
        </w:rPr>
        <w:t xml:space="preserve"> Mammalian expression constructs were prepared by using an endotoxin free plasmid preparation kit.</w:t>
      </w:r>
      <w:r w:rsidR="00CA678A">
        <w:rPr>
          <w:rFonts w:asciiTheme="minorHAnsi" w:hAnsiTheme="minorHAnsi" w:cstheme="minorHAnsi"/>
          <w:color w:val="000000" w:themeColor="text1"/>
        </w:rPr>
        <w:t xml:space="preserve"> </w:t>
      </w:r>
      <w:r w:rsidR="00AB58B7" w:rsidRPr="00D81CB8">
        <w:rPr>
          <w:rFonts w:asciiTheme="minorHAnsi" w:hAnsiTheme="minorHAnsi" w:cstheme="minorHAnsi"/>
          <w:color w:val="000000" w:themeColor="text1"/>
        </w:rPr>
        <w:t>Treatment with c</w:t>
      </w:r>
      <w:r w:rsidR="00293078" w:rsidRPr="00D81CB8">
        <w:rPr>
          <w:rFonts w:asciiTheme="minorHAnsi" w:hAnsiTheme="minorHAnsi" w:cstheme="minorHAnsi"/>
          <w:color w:val="000000" w:themeColor="text1"/>
        </w:rPr>
        <w:t>hemical</w:t>
      </w:r>
      <w:r w:rsidR="00AB58B7" w:rsidRPr="00D81CB8">
        <w:rPr>
          <w:rFonts w:asciiTheme="minorHAnsi" w:hAnsiTheme="minorHAnsi" w:cstheme="minorHAnsi"/>
          <w:color w:val="000000" w:themeColor="text1"/>
        </w:rPr>
        <w:t>s</w:t>
      </w:r>
      <w:r w:rsidR="00023F60" w:rsidRPr="00D81CB8">
        <w:rPr>
          <w:rFonts w:asciiTheme="minorHAnsi" w:hAnsiTheme="minorHAnsi" w:cstheme="minorHAnsi"/>
          <w:color w:val="000000" w:themeColor="text1"/>
        </w:rPr>
        <w:t>/molecul</w:t>
      </w:r>
      <w:r w:rsidR="00AB58B7" w:rsidRPr="00D81CB8">
        <w:rPr>
          <w:rFonts w:asciiTheme="minorHAnsi" w:hAnsiTheme="minorHAnsi" w:cstheme="minorHAnsi"/>
          <w:color w:val="000000" w:themeColor="text1"/>
        </w:rPr>
        <w:t xml:space="preserve">es </w:t>
      </w:r>
      <w:r w:rsidR="00955F53">
        <w:rPr>
          <w:rFonts w:asciiTheme="minorHAnsi" w:hAnsiTheme="minorHAnsi" w:cstheme="minorHAnsi"/>
          <w:color w:val="000000" w:themeColor="text1"/>
        </w:rPr>
        <w:t>(in this manuscript</w:t>
      </w:r>
      <w:r w:rsidR="00955F53" w:rsidRPr="00955F53">
        <w:t xml:space="preserve"> </w:t>
      </w:r>
      <w:r w:rsidR="00955F53" w:rsidRPr="00955F53">
        <w:rPr>
          <w:rFonts w:asciiTheme="minorHAnsi" w:hAnsiTheme="minorHAnsi" w:cstheme="minorHAnsi"/>
          <w:color w:val="000000" w:themeColor="text1"/>
        </w:rPr>
        <w:t xml:space="preserve">cytochalasin D </w:t>
      </w:r>
      <w:r w:rsidR="008F7E0C">
        <w:rPr>
          <w:rFonts w:asciiTheme="minorHAnsi" w:hAnsiTheme="minorHAnsi" w:cstheme="minorHAnsi"/>
          <w:color w:val="000000" w:themeColor="text1"/>
        </w:rPr>
        <w:t xml:space="preserve">(Cyto D) </w:t>
      </w:r>
      <w:r w:rsidR="00955F53" w:rsidRPr="00955F53">
        <w:rPr>
          <w:rFonts w:asciiTheme="minorHAnsi" w:hAnsiTheme="minorHAnsi" w:cstheme="minorHAnsi"/>
          <w:color w:val="000000" w:themeColor="text1"/>
        </w:rPr>
        <w:t xml:space="preserve">and nerve growth factor </w:t>
      </w:r>
      <w:r w:rsidR="008F7E0C">
        <w:rPr>
          <w:rFonts w:asciiTheme="minorHAnsi" w:hAnsiTheme="minorHAnsi" w:cstheme="minorHAnsi"/>
          <w:color w:val="000000" w:themeColor="text1"/>
        </w:rPr>
        <w:t xml:space="preserve">(NGF) </w:t>
      </w:r>
      <w:r w:rsidR="00955F53">
        <w:rPr>
          <w:rFonts w:asciiTheme="minorHAnsi" w:hAnsiTheme="minorHAnsi" w:cstheme="minorHAnsi"/>
          <w:color w:val="000000" w:themeColor="text1"/>
        </w:rPr>
        <w:t xml:space="preserve">were </w:t>
      </w:r>
      <w:r w:rsidR="002B7AC5">
        <w:rPr>
          <w:rFonts w:asciiTheme="minorHAnsi" w:hAnsiTheme="minorHAnsi" w:cstheme="minorHAnsi"/>
          <w:color w:val="000000" w:themeColor="text1"/>
        </w:rPr>
        <w:t>used) can</w:t>
      </w:r>
      <w:r w:rsidR="00290250" w:rsidRPr="00D81CB8">
        <w:rPr>
          <w:rFonts w:asciiTheme="minorHAnsi" w:hAnsiTheme="minorHAnsi" w:cstheme="minorHAnsi"/>
          <w:color w:val="000000" w:themeColor="text1"/>
        </w:rPr>
        <w:t xml:space="preserve"> be </w:t>
      </w:r>
      <w:r w:rsidR="00523C07" w:rsidRPr="00D81CB8">
        <w:rPr>
          <w:rFonts w:asciiTheme="minorHAnsi" w:hAnsiTheme="minorHAnsi" w:cstheme="minorHAnsi"/>
          <w:noProof/>
          <w:color w:val="000000" w:themeColor="text1"/>
        </w:rPr>
        <w:t>done</w:t>
      </w:r>
      <w:r w:rsidR="00293078" w:rsidRPr="00D81CB8">
        <w:rPr>
          <w:rFonts w:asciiTheme="minorHAnsi" w:hAnsiTheme="minorHAnsi" w:cstheme="minorHAnsi"/>
          <w:noProof/>
          <w:color w:val="000000" w:themeColor="text1"/>
        </w:rPr>
        <w:t xml:space="preserve"> at</w:t>
      </w:r>
      <w:r w:rsidR="00290250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F348FD" w:rsidRPr="00D81CB8">
        <w:rPr>
          <w:rFonts w:asciiTheme="minorHAnsi" w:hAnsiTheme="minorHAnsi" w:cstheme="minorHAnsi"/>
          <w:color w:val="000000" w:themeColor="text1"/>
        </w:rPr>
        <w:t xml:space="preserve">6 </w:t>
      </w:r>
      <w:r w:rsidR="00523C07" w:rsidRPr="00D81CB8">
        <w:rPr>
          <w:rFonts w:asciiTheme="minorHAnsi" w:hAnsiTheme="minorHAnsi" w:cstheme="minorHAnsi"/>
          <w:color w:val="000000" w:themeColor="text1"/>
        </w:rPr>
        <w:t>h</w:t>
      </w:r>
      <w:r w:rsidR="00F348FD" w:rsidRPr="00D81CB8">
        <w:rPr>
          <w:rFonts w:asciiTheme="minorHAnsi" w:hAnsiTheme="minorHAnsi" w:cstheme="minorHAnsi"/>
          <w:color w:val="000000" w:themeColor="text1"/>
        </w:rPr>
        <w:t xml:space="preserve"> after transfection.</w:t>
      </w:r>
    </w:p>
    <w:p w14:paraId="227CE9CB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DCD9D9C" w14:textId="05004094" w:rsidR="00102C63" w:rsidRPr="008C340A" w:rsidRDefault="00523C07" w:rsidP="00D17ABC">
      <w:pPr>
        <w:pStyle w:val="ListParagraph"/>
        <w:numPr>
          <w:ilvl w:val="1"/>
          <w:numId w:val="29"/>
        </w:numPr>
        <w:ind w:left="0" w:firstLine="0"/>
      </w:pPr>
      <w:r w:rsidRPr="00D81CB8">
        <w:rPr>
          <w:rFonts w:asciiTheme="minorHAnsi" w:hAnsiTheme="minorHAnsi" w:cstheme="minorHAnsi"/>
          <w:color w:val="000000" w:themeColor="text1"/>
        </w:rPr>
        <w:t xml:space="preserve">Aspirate the culture medium </w:t>
      </w:r>
      <w:r w:rsidR="009E3096" w:rsidRPr="00D81CB8">
        <w:rPr>
          <w:rFonts w:asciiTheme="minorHAnsi" w:hAnsiTheme="minorHAnsi" w:cstheme="minorHAnsi"/>
          <w:color w:val="000000" w:themeColor="text1"/>
        </w:rPr>
        <w:t xml:space="preserve">24 </w:t>
      </w:r>
      <w:r w:rsidRPr="00D81CB8">
        <w:rPr>
          <w:rFonts w:asciiTheme="minorHAnsi" w:hAnsiTheme="minorHAnsi" w:cstheme="minorHAnsi"/>
          <w:color w:val="000000" w:themeColor="text1"/>
        </w:rPr>
        <w:t>h post-</w:t>
      </w:r>
      <w:r w:rsidR="009E3096" w:rsidRPr="00D81CB8">
        <w:rPr>
          <w:rFonts w:asciiTheme="minorHAnsi" w:hAnsiTheme="minorHAnsi" w:cstheme="minorHAnsi"/>
          <w:color w:val="000000" w:themeColor="text1"/>
        </w:rPr>
        <w:t>transfection</w:t>
      </w:r>
      <w:r w:rsidR="00C6742F">
        <w:rPr>
          <w:rFonts w:asciiTheme="minorHAnsi" w:hAnsiTheme="minorHAnsi" w:cstheme="minorHAnsi"/>
          <w:color w:val="000000" w:themeColor="text1"/>
        </w:rPr>
        <w:t xml:space="preserve"> and </w:t>
      </w:r>
      <w:r w:rsidR="00C6742F">
        <w:t>w</w:t>
      </w:r>
      <w:r w:rsidR="00102C63" w:rsidRPr="00C6742F">
        <w:t>ash the transfected cells</w:t>
      </w:r>
      <w:r w:rsidR="00C916FF" w:rsidRPr="00C6742F">
        <w:t xml:space="preserve"> once</w:t>
      </w:r>
      <w:r w:rsidR="00102C63" w:rsidRPr="00C6742F">
        <w:t xml:space="preserve"> with </w:t>
      </w:r>
      <w:r w:rsidR="00C916FF" w:rsidRPr="00C6742F">
        <w:t>37</w:t>
      </w:r>
      <w:r w:rsidR="00CA678A">
        <w:t xml:space="preserve"> </w:t>
      </w:r>
      <w:r w:rsidR="00CA678A">
        <w:rPr>
          <w:rFonts w:asciiTheme="minorHAnsi" w:hAnsiTheme="minorHAnsi" w:cstheme="minorHAnsi"/>
          <w:color w:val="000000" w:themeColor="text1"/>
          <w:lang w:eastAsia="zh-TW"/>
        </w:rPr>
        <w:t>°</w:t>
      </w:r>
      <w:r w:rsidR="00C916FF" w:rsidRPr="00C6742F">
        <w:t xml:space="preserve">C </w:t>
      </w:r>
      <w:r w:rsidR="00102C63" w:rsidRPr="00C6742F">
        <w:t>PBS</w:t>
      </w:r>
      <w:r w:rsidR="00D55950" w:rsidRPr="00C6742F">
        <w:t xml:space="preserve"> (10 mM sodium phosphates, 2.68 mM potassium chloride, 140 mM sodium chloride).</w:t>
      </w:r>
    </w:p>
    <w:p w14:paraId="642435F2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C3681AB" w14:textId="583ECA27" w:rsidR="00102C63" w:rsidRPr="00D81CB8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Fix the cells with 4% paraformaldehyde </w:t>
      </w:r>
      <w:r w:rsidR="00554C9F" w:rsidRPr="00D81CB8">
        <w:rPr>
          <w:rFonts w:asciiTheme="minorHAnsi" w:hAnsiTheme="minorHAnsi" w:cstheme="minorHAnsi"/>
          <w:color w:val="000000" w:themeColor="text1"/>
        </w:rPr>
        <w:t xml:space="preserve">in PBS </w:t>
      </w:r>
      <w:r w:rsidRPr="00D81CB8">
        <w:rPr>
          <w:rFonts w:asciiTheme="minorHAnsi" w:hAnsiTheme="minorHAnsi" w:cstheme="minorHAnsi"/>
          <w:color w:val="000000" w:themeColor="text1"/>
        </w:rPr>
        <w:t>for 10</w:t>
      </w:r>
      <w:r w:rsidR="00331485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min in </w:t>
      </w:r>
      <w:r w:rsidR="00AB58B7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Pr="00D81CB8">
        <w:rPr>
          <w:rFonts w:asciiTheme="minorHAnsi" w:hAnsiTheme="minorHAnsi" w:cstheme="minorHAnsi"/>
          <w:color w:val="000000" w:themeColor="text1"/>
        </w:rPr>
        <w:t>dark</w:t>
      </w:r>
      <w:r w:rsidR="00D55950" w:rsidRPr="00D81CB8">
        <w:rPr>
          <w:rFonts w:asciiTheme="minorHAnsi" w:hAnsiTheme="minorHAnsi" w:cstheme="minorHAnsi"/>
          <w:color w:val="000000" w:themeColor="text1"/>
        </w:rPr>
        <w:t xml:space="preserve"> at room temperature</w:t>
      </w:r>
      <w:r w:rsidRPr="00D81CB8">
        <w:rPr>
          <w:rFonts w:asciiTheme="minorHAnsi" w:hAnsiTheme="minorHAnsi" w:cstheme="minorHAnsi"/>
          <w:color w:val="000000" w:themeColor="text1"/>
        </w:rPr>
        <w:t>.</w:t>
      </w:r>
    </w:p>
    <w:p w14:paraId="32196785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3A53076" w14:textId="5E34D017" w:rsidR="00102C63" w:rsidRPr="00D81CB8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Wash the fixed cells</w:t>
      </w:r>
      <w:r w:rsidR="00B10104" w:rsidRPr="00D81CB8">
        <w:rPr>
          <w:rFonts w:asciiTheme="minorHAnsi" w:hAnsiTheme="minorHAnsi" w:cstheme="minorHAnsi"/>
          <w:color w:val="000000" w:themeColor="text1"/>
        </w:rPr>
        <w:t xml:space="preserve"> three times</w:t>
      </w:r>
      <w:r w:rsidRPr="00D81CB8">
        <w:rPr>
          <w:rFonts w:asciiTheme="minorHAnsi" w:hAnsiTheme="minorHAnsi" w:cstheme="minorHAnsi"/>
          <w:color w:val="000000" w:themeColor="text1"/>
        </w:rPr>
        <w:t xml:space="preserve"> with PBS.</w:t>
      </w:r>
    </w:p>
    <w:p w14:paraId="4340DBDC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A3F5B38" w14:textId="2F06CF50" w:rsidR="00102C63" w:rsidRPr="00D81CB8" w:rsidRDefault="0072207C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Add </w:t>
      </w:r>
      <w:r w:rsidR="00293078" w:rsidRPr="00D81CB8">
        <w:rPr>
          <w:rFonts w:asciiTheme="minorHAnsi" w:hAnsiTheme="minorHAnsi" w:cstheme="minorHAnsi"/>
          <w:color w:val="000000" w:themeColor="text1"/>
        </w:rPr>
        <w:t xml:space="preserve">a </w:t>
      </w:r>
      <w:r w:rsidR="00A15E78" w:rsidRPr="00D81CB8">
        <w:rPr>
          <w:rFonts w:asciiTheme="minorHAnsi" w:hAnsiTheme="minorHAnsi" w:cstheme="minorHAnsi"/>
          <w:noProof/>
          <w:color w:val="000000" w:themeColor="text1"/>
        </w:rPr>
        <w:t>minimal</w:t>
      </w:r>
      <w:r w:rsidR="00A15E78" w:rsidRPr="00D81CB8">
        <w:rPr>
          <w:rFonts w:asciiTheme="minorHAnsi" w:hAnsiTheme="minorHAnsi" w:cstheme="minorHAnsi"/>
          <w:color w:val="000000" w:themeColor="text1"/>
        </w:rPr>
        <w:t xml:space="preserve"> amount</w:t>
      </w:r>
      <w:r w:rsidR="00060681" w:rsidRPr="00D81CB8">
        <w:rPr>
          <w:rFonts w:asciiTheme="minorHAnsi" w:hAnsiTheme="minorHAnsi" w:cstheme="minorHAnsi"/>
          <w:color w:val="000000" w:themeColor="text1"/>
        </w:rPr>
        <w:t xml:space="preserve"> of fluorescence mounting medium on a microscope glass slide. </w:t>
      </w:r>
      <w:r w:rsidR="00102C63" w:rsidRPr="00D81CB8">
        <w:rPr>
          <w:rFonts w:asciiTheme="minorHAnsi" w:hAnsiTheme="minorHAnsi" w:cstheme="minorHAnsi"/>
          <w:color w:val="000000" w:themeColor="text1"/>
        </w:rPr>
        <w:t xml:space="preserve">Carefully transfer </w:t>
      </w:r>
      <w:r w:rsidR="00AB58B7" w:rsidRPr="00D81CB8">
        <w:rPr>
          <w:rFonts w:asciiTheme="minorHAnsi" w:hAnsiTheme="minorHAnsi" w:cstheme="minorHAnsi"/>
          <w:color w:val="000000" w:themeColor="text1"/>
        </w:rPr>
        <w:t xml:space="preserve">the coverslip from the 12-well plate </w:t>
      </w:r>
      <w:r w:rsidR="00102C63" w:rsidRPr="00D81CB8">
        <w:rPr>
          <w:rFonts w:asciiTheme="minorHAnsi" w:hAnsiTheme="minorHAnsi" w:cstheme="minorHAnsi"/>
          <w:color w:val="000000" w:themeColor="text1"/>
        </w:rPr>
        <w:t xml:space="preserve">onto </w:t>
      </w:r>
      <w:r w:rsidR="00060681" w:rsidRPr="00D81CB8">
        <w:rPr>
          <w:rFonts w:asciiTheme="minorHAnsi" w:hAnsiTheme="minorHAnsi" w:cstheme="minorHAnsi"/>
          <w:color w:val="000000" w:themeColor="text1"/>
        </w:rPr>
        <w:t xml:space="preserve">the mounting medium with </w:t>
      </w:r>
      <w:r w:rsidR="00A64DC4" w:rsidRPr="00D81CB8">
        <w:rPr>
          <w:rFonts w:asciiTheme="minorHAnsi" w:hAnsiTheme="minorHAnsi" w:cstheme="minorHAnsi"/>
          <w:color w:val="000000" w:themeColor="text1"/>
        </w:rPr>
        <w:t>the sample facing the glass slide.</w:t>
      </w:r>
    </w:p>
    <w:p w14:paraId="5B9B3415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C29E111" w14:textId="10AEDC7B" w:rsidR="00102C63" w:rsidRPr="00D81CB8" w:rsidRDefault="00102C63" w:rsidP="00D17ABC">
      <w:pPr>
        <w:rPr>
          <w:rFonts w:asciiTheme="minorHAnsi" w:hAnsiTheme="minorHAnsi" w:cstheme="minorHAnsi"/>
          <w:color w:val="000000" w:themeColor="text1"/>
        </w:rPr>
      </w:pPr>
      <w:r w:rsidRPr="00D17ABC">
        <w:rPr>
          <w:rFonts w:asciiTheme="minorHAnsi" w:hAnsiTheme="minorHAnsi" w:cstheme="minorHAnsi"/>
          <w:color w:val="000000" w:themeColor="text1"/>
        </w:rPr>
        <w:t>NOTE:</w:t>
      </w:r>
      <w:r w:rsidRPr="00D81CB8">
        <w:rPr>
          <w:rFonts w:asciiTheme="minorHAnsi" w:hAnsiTheme="minorHAnsi" w:cstheme="minorHAnsi"/>
          <w:color w:val="000000" w:themeColor="text1"/>
        </w:rPr>
        <w:t xml:space="preserve"> Seal the edge of the coverslip with nail polish if </w:t>
      </w:r>
      <w:r w:rsidR="00A15E78" w:rsidRPr="00D81CB8">
        <w:rPr>
          <w:rFonts w:asciiTheme="minorHAnsi" w:hAnsiTheme="minorHAnsi" w:cstheme="minorHAnsi"/>
          <w:color w:val="000000" w:themeColor="text1"/>
        </w:rPr>
        <w:t>an</w:t>
      </w:r>
      <w:r w:rsidR="0063036C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>aqueous mounting medium is used.</w:t>
      </w:r>
    </w:p>
    <w:p w14:paraId="1DAC4868" w14:textId="77777777" w:rsidR="00102C63" w:rsidRPr="00D81CB8" w:rsidRDefault="00102C63" w:rsidP="00D17ABC">
      <w:pPr>
        <w:rPr>
          <w:rFonts w:asciiTheme="minorHAnsi" w:hAnsiTheme="minorHAnsi" w:cstheme="minorHAnsi"/>
          <w:color w:val="000000" w:themeColor="text1"/>
        </w:rPr>
      </w:pPr>
    </w:p>
    <w:p w14:paraId="756281BD" w14:textId="39D3F7AB" w:rsidR="00102C63" w:rsidRPr="00D17ABC" w:rsidRDefault="00DD6DD1" w:rsidP="00D17AB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D17ABC">
        <w:rPr>
          <w:rFonts w:asciiTheme="minorHAnsi" w:hAnsiTheme="minorHAnsi" w:cstheme="minorHAnsi"/>
          <w:b/>
          <w:bCs/>
          <w:color w:val="000000" w:themeColor="text1"/>
          <w:lang w:eastAsia="zh-TW"/>
        </w:rPr>
        <w:t>Measurement of neurite outgrowth</w:t>
      </w:r>
    </w:p>
    <w:p w14:paraId="5F182632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C7E33CA" w14:textId="75BA13D4" w:rsidR="00102C63" w:rsidRPr="00D81CB8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 xml:space="preserve">Use a </w:t>
      </w:r>
      <w:r w:rsidR="00CA678A" w:rsidRPr="00D81CB8">
        <w:rPr>
          <w:rFonts w:asciiTheme="minorHAnsi" w:hAnsiTheme="minorHAnsi" w:cstheme="minorHAnsi"/>
          <w:color w:val="000000" w:themeColor="text1"/>
        </w:rPr>
        <w:t>40</w:t>
      </w:r>
      <w:r w:rsidR="00CA678A">
        <w:rPr>
          <w:rFonts w:asciiTheme="minorHAnsi" w:hAnsiTheme="minorHAnsi" w:cstheme="minorHAnsi"/>
          <w:color w:val="000000" w:themeColor="text1"/>
        </w:rPr>
        <w:t>x</w:t>
      </w:r>
      <w:r w:rsidR="00CA678A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objective for capturing </w:t>
      </w:r>
      <w:r w:rsidR="008B7B2A" w:rsidRPr="00D81CB8">
        <w:rPr>
          <w:rFonts w:asciiTheme="minorHAnsi" w:hAnsiTheme="minorHAnsi" w:cstheme="minorHAnsi"/>
          <w:color w:val="000000" w:themeColor="text1"/>
        </w:rPr>
        <w:t>image</w:t>
      </w:r>
      <w:r w:rsidRPr="00D81CB8">
        <w:rPr>
          <w:rFonts w:asciiTheme="minorHAnsi" w:hAnsiTheme="minorHAnsi" w:cstheme="minorHAnsi"/>
          <w:color w:val="000000" w:themeColor="text1"/>
        </w:rPr>
        <w:t>s using an epi-fluorescent microscope.</w:t>
      </w:r>
    </w:p>
    <w:p w14:paraId="5095AE3D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94A3C8B" w14:textId="03DD5A5B" w:rsidR="00102C63" w:rsidRPr="00D81CB8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Capture images from at least 40 intact neurons with EGFP signal</w:t>
      </w:r>
      <w:r w:rsidR="008B7B2A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124499" w:rsidRPr="00D81CB8">
        <w:rPr>
          <w:rFonts w:asciiTheme="minorHAnsi" w:hAnsiTheme="minorHAnsi" w:cstheme="minorHAnsi"/>
          <w:color w:val="000000" w:themeColor="text1"/>
        </w:rPr>
        <w:t>per</w:t>
      </w:r>
      <w:r w:rsidR="008B7B2A" w:rsidRPr="00D81CB8">
        <w:rPr>
          <w:rFonts w:asciiTheme="minorHAnsi" w:hAnsiTheme="minorHAnsi" w:cstheme="minorHAnsi"/>
          <w:color w:val="000000" w:themeColor="text1"/>
        </w:rPr>
        <w:t xml:space="preserve"> transfection</w:t>
      </w:r>
      <w:r w:rsidRPr="00D81CB8">
        <w:rPr>
          <w:rFonts w:asciiTheme="minorHAnsi" w:hAnsiTheme="minorHAnsi" w:cstheme="minorHAnsi"/>
          <w:color w:val="000000" w:themeColor="text1"/>
        </w:rPr>
        <w:t xml:space="preserve">. </w:t>
      </w:r>
    </w:p>
    <w:p w14:paraId="500166EE" w14:textId="77777777" w:rsidR="00102C63" w:rsidRPr="00D81CB8" w:rsidRDefault="00102C63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08DB086" w14:textId="7E979057" w:rsidR="00955F53" w:rsidRPr="005A526C" w:rsidRDefault="00102C63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5A526C">
        <w:rPr>
          <w:rFonts w:asciiTheme="minorHAnsi" w:hAnsiTheme="minorHAnsi" w:cstheme="minorHAnsi"/>
          <w:color w:val="000000" w:themeColor="text1"/>
        </w:rPr>
        <w:t xml:space="preserve">Open the captured image in ImageJ software with </w:t>
      </w:r>
      <w:r w:rsidR="00293078" w:rsidRPr="005A526C">
        <w:rPr>
          <w:rFonts w:asciiTheme="minorHAnsi" w:hAnsiTheme="minorHAnsi" w:cstheme="minorHAnsi"/>
          <w:color w:val="000000" w:themeColor="text1"/>
        </w:rPr>
        <w:t xml:space="preserve">the </w:t>
      </w:r>
      <w:r w:rsidRPr="005A526C">
        <w:rPr>
          <w:rFonts w:asciiTheme="minorHAnsi" w:hAnsiTheme="minorHAnsi" w:cstheme="minorHAnsi"/>
          <w:noProof/>
          <w:color w:val="000000" w:themeColor="text1"/>
        </w:rPr>
        <w:t>NeuronJ</w:t>
      </w:r>
      <w:r w:rsidRPr="005A526C">
        <w:rPr>
          <w:rFonts w:asciiTheme="minorHAnsi" w:hAnsiTheme="minorHAnsi" w:cstheme="minorHAnsi"/>
          <w:color w:val="000000" w:themeColor="text1"/>
        </w:rPr>
        <w:t xml:space="preserve"> plugin</w:t>
      </w:r>
      <w:r w:rsidR="00252C60" w:rsidRPr="005A526C">
        <w:rPr>
          <w:rFonts w:asciiTheme="minorHAnsi" w:hAnsiTheme="minorHAnsi" w:cstheme="minorHAnsi"/>
          <w:color w:val="000000" w:themeColor="text1"/>
        </w:rPr>
        <w:fldChar w:fldCharType="begin"/>
      </w:r>
      <w:r w:rsidR="00252C60" w:rsidRPr="005A526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eijering&lt;/Author&gt;&lt;Year&gt;2004&lt;/Year&gt;&lt;RecNum&gt;7492&lt;/RecNum&gt;&lt;DisplayText&gt;&lt;style face="superscript"&gt;11&lt;/style&gt;&lt;/DisplayText&gt;&lt;record&gt;&lt;rec-number&gt;7492&lt;/rec-number&gt;&lt;foreign-keys&gt;&lt;key app="EN" db-id="f0zpdrzf1zd203eva9qvweaa92t9d2f99ddx"&gt;7492&lt;/key&gt;&lt;/foreign-keys&gt;&lt;ref-type name="Journal Article"&gt;17&lt;/ref-type&gt;&lt;contributors&gt;&lt;authors&gt;&lt;author&gt;Meijering, E.&lt;/author&gt;&lt;author&gt;Jacob, M.&lt;/author&gt;&lt;author&gt;Sarria, J. C.&lt;/author&gt;&lt;author&gt;Steiner, P.&lt;/author&gt;&lt;author&gt;Hirling, H.&lt;/author&gt;&lt;author&gt;Unser, M.&lt;/author&gt;&lt;/authors&gt;&lt;/contributors&gt;&lt;auth-address&gt;Department of Medical Informatics, Erasmus MC-University Medical Center Rotterdam, Rotterdam, The Netherlands. meijering@imagescience.org&lt;/auth-address&gt;&lt;titles&gt;&lt;title&gt;Design and validation of a tool for neurite tracing and analysis in fluorescence microscopy images&lt;/title&gt;&lt;secondary-title&gt;Cytometry A&lt;/secondary-title&gt;&lt;/titles&gt;&lt;periodical&gt;&lt;full-title&gt;Cytometry A&lt;/full-title&gt;&lt;abbr-1&gt;Cytometry. Part A : the journal of the International Society for Analytical Cytology&lt;/abbr-1&gt;&lt;/periodical&gt;&lt;pages&gt;167-76&lt;/pages&gt;&lt;volume&gt;58&lt;/volume&gt;&lt;number&gt;2&lt;/number&gt;&lt;edition&gt;2004/04/02&lt;/edition&gt;&lt;keywords&gt;&lt;keyword&gt;Animals&lt;/keyword&gt;&lt;keyword&gt;Cell Shape&lt;/keyword&gt;&lt;keyword&gt;Cells, Cultured&lt;/keyword&gt;&lt;keyword&gt;Hippocampus/cytology&lt;/keyword&gt;&lt;keyword&gt;Microscopy, Fluorescence/*methods&lt;/keyword&gt;&lt;keyword&gt;Neurites/*physiology&lt;/keyword&gt;&lt;keyword&gt;PC12 Cells&lt;/keyword&gt;&lt;keyword&gt;Rats&lt;/keyword&gt;&lt;keyword&gt;Reproducibility of Results&lt;/keyword&gt;&lt;keyword&gt;Sensitivity and Specificity&lt;/keyword&gt;&lt;/keywords&gt;&lt;dates&gt;&lt;year&gt;2004&lt;/year&gt;&lt;pub-dates&gt;&lt;date&gt;Apr&lt;/date&gt;&lt;/pub-dates&gt;&lt;/dates&gt;&lt;isbn&gt;1552-4922 (Print)&amp;#xD;1552-4922 (Linking)&lt;/isbn&gt;&lt;accession-num&gt;15057970&lt;/accession-num&gt;&lt;urls&gt;&lt;related-urls&gt;&lt;url&gt;http://www.ncbi.nlm.nih.gov/pubmed/15057970&lt;/url&gt;&lt;/related-urls&gt;&lt;/urls&gt;&lt;electronic-resource-num&gt;10.1002/cyto.a.20022&lt;/electronic-resource-num&gt;&lt;language&gt;eng&lt;/language&gt;&lt;/record&gt;&lt;/Cite&gt;&lt;/EndNote&gt;</w:instrText>
      </w:r>
      <w:r w:rsidR="00252C60" w:rsidRPr="00D17ABC">
        <w:rPr>
          <w:rFonts w:asciiTheme="minorHAnsi" w:hAnsiTheme="minorHAnsi" w:cstheme="minorHAnsi"/>
          <w:color w:val="000000" w:themeColor="text1"/>
        </w:rPr>
        <w:fldChar w:fldCharType="separate"/>
      </w:r>
      <w:r w:rsidR="00252C60" w:rsidRPr="005A526C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52C60" w:rsidRPr="005A526C">
        <w:rPr>
          <w:rFonts w:asciiTheme="minorHAnsi" w:hAnsiTheme="minorHAnsi" w:cstheme="minorHAnsi"/>
          <w:color w:val="000000" w:themeColor="text1"/>
        </w:rPr>
        <w:fldChar w:fldCharType="end"/>
      </w:r>
      <w:r w:rsidR="002D5E45" w:rsidRPr="005A526C">
        <w:rPr>
          <w:rFonts w:asciiTheme="minorHAnsi" w:hAnsiTheme="minorHAnsi" w:cstheme="minorHAnsi"/>
          <w:color w:val="000000" w:themeColor="text1"/>
        </w:rPr>
        <w:t xml:space="preserve"> to m</w:t>
      </w:r>
      <w:r w:rsidRPr="005A526C">
        <w:rPr>
          <w:rFonts w:asciiTheme="minorHAnsi" w:hAnsiTheme="minorHAnsi" w:cstheme="minorHAnsi"/>
          <w:color w:val="000000" w:themeColor="text1"/>
        </w:rPr>
        <w:t>easure the length of the longest neurite</w:t>
      </w:r>
      <w:r w:rsidR="00124499" w:rsidRPr="005A526C">
        <w:rPr>
          <w:rFonts w:asciiTheme="minorHAnsi" w:hAnsiTheme="minorHAnsi" w:cstheme="minorHAnsi"/>
          <w:color w:val="000000" w:themeColor="text1"/>
        </w:rPr>
        <w:t>,</w:t>
      </w:r>
      <w:r w:rsidRPr="005A526C">
        <w:rPr>
          <w:rFonts w:asciiTheme="minorHAnsi" w:hAnsiTheme="minorHAnsi" w:cstheme="minorHAnsi"/>
          <w:color w:val="000000" w:themeColor="text1"/>
        </w:rPr>
        <w:t xml:space="preserve"> from the cell body to the tip of the </w:t>
      </w:r>
      <w:r w:rsidR="000C48CA" w:rsidRPr="005A526C">
        <w:rPr>
          <w:rFonts w:asciiTheme="minorHAnsi" w:hAnsiTheme="minorHAnsi" w:cstheme="minorHAnsi"/>
          <w:color w:val="000000" w:themeColor="text1"/>
        </w:rPr>
        <w:t>growth cone</w:t>
      </w:r>
      <w:r w:rsidR="00124499" w:rsidRPr="005A526C">
        <w:rPr>
          <w:rFonts w:asciiTheme="minorHAnsi" w:hAnsiTheme="minorHAnsi" w:cstheme="minorHAnsi"/>
          <w:color w:val="000000" w:themeColor="text1"/>
        </w:rPr>
        <w:t>, of each imaged neuron.</w:t>
      </w:r>
    </w:p>
    <w:p w14:paraId="19F90C8F" w14:textId="77777777" w:rsidR="009A1D5B" w:rsidRPr="00D81CB8" w:rsidRDefault="009A1D5B" w:rsidP="00D17AB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bookmarkStart w:id="4" w:name="_GoBack"/>
      <w:bookmarkEnd w:id="4"/>
    </w:p>
    <w:p w14:paraId="747E039C" w14:textId="4A2472F3" w:rsidR="009A1D5B" w:rsidRDefault="009A1D5B" w:rsidP="00D17AB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lastRenderedPageBreak/>
        <w:t>Analyze the data obtained with</w:t>
      </w:r>
      <w:r w:rsidR="002D5E45" w:rsidRPr="00D81CB8">
        <w:rPr>
          <w:rFonts w:asciiTheme="minorHAnsi" w:hAnsiTheme="minorHAnsi" w:cstheme="minorHAnsi"/>
          <w:color w:val="000000" w:themeColor="text1"/>
        </w:rPr>
        <w:t xml:space="preserve"> the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noProof/>
          <w:color w:val="000000" w:themeColor="text1"/>
        </w:rPr>
        <w:t>software</w:t>
      </w:r>
      <w:r w:rsidRPr="00D81CB8">
        <w:rPr>
          <w:rFonts w:asciiTheme="minorHAnsi" w:hAnsiTheme="minorHAnsi" w:cstheme="minorHAnsi"/>
          <w:color w:val="000000" w:themeColor="text1"/>
        </w:rPr>
        <w:t xml:space="preserve"> to determine </w:t>
      </w:r>
      <w:r w:rsidR="004B4296" w:rsidRPr="00D81CB8">
        <w:rPr>
          <w:rFonts w:asciiTheme="minorHAnsi" w:hAnsiTheme="minorHAnsi" w:cstheme="minorHAnsi"/>
          <w:color w:val="000000" w:themeColor="text1"/>
        </w:rPr>
        <w:t>the effect of the targeted proteins in neurite outgrowth.</w:t>
      </w:r>
    </w:p>
    <w:p w14:paraId="41F3052F" w14:textId="77777777" w:rsidR="00FD547A" w:rsidRPr="00D81CB8" w:rsidRDefault="00FD547A" w:rsidP="00D17ABC">
      <w:pPr>
        <w:rPr>
          <w:rFonts w:asciiTheme="minorHAnsi" w:hAnsiTheme="minorHAnsi" w:cstheme="minorHAnsi"/>
          <w:color w:val="000000" w:themeColor="text1"/>
        </w:rPr>
      </w:pPr>
    </w:p>
    <w:p w14:paraId="3E79FCA8" w14:textId="6C8FB9F7" w:rsidR="006305D7" w:rsidRPr="00D81CB8" w:rsidRDefault="006305D7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D81CB8">
        <w:rPr>
          <w:rFonts w:asciiTheme="minorHAnsi" w:hAnsiTheme="minorHAnsi" w:cstheme="minorHAnsi"/>
          <w:b/>
          <w:color w:val="000000" w:themeColor="text1"/>
        </w:rPr>
        <w:t>:</w:t>
      </w:r>
      <w:r w:rsidRPr="00D81CB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60DE39FB" w14:textId="5247F2A2" w:rsidR="00244303" w:rsidRPr="00D81CB8" w:rsidRDefault="00244303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D81CB8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86118D" w:rsidRPr="00D81CB8">
        <w:rPr>
          <w:rFonts w:asciiTheme="minorHAnsi" w:hAnsiTheme="minorHAnsi" w:cstheme="minorHAnsi"/>
          <w:bCs/>
          <w:color w:val="000000" w:themeColor="text1"/>
        </w:rPr>
        <w:t>test</w:t>
      </w:r>
      <w:r w:rsidR="0088576D" w:rsidRPr="00D81CB8">
        <w:rPr>
          <w:rFonts w:asciiTheme="minorHAnsi" w:hAnsiTheme="minorHAnsi" w:cstheme="minorHAnsi"/>
          <w:bCs/>
          <w:color w:val="000000" w:themeColor="text1"/>
        </w:rPr>
        <w:t xml:space="preserve"> this methodology, we </w:t>
      </w:r>
      <w:r w:rsidR="00124499" w:rsidRPr="00D81CB8">
        <w:rPr>
          <w:rFonts w:asciiTheme="minorHAnsi" w:hAnsiTheme="minorHAnsi" w:cstheme="minorHAnsi"/>
          <w:bCs/>
          <w:color w:val="000000" w:themeColor="text1"/>
        </w:rPr>
        <w:t>used</w:t>
      </w:r>
      <w:r w:rsidR="0088576D" w:rsidRPr="00D81CB8">
        <w:rPr>
          <w:rFonts w:asciiTheme="minorHAnsi" w:hAnsiTheme="minorHAnsi" w:cstheme="minorHAnsi"/>
          <w:bCs/>
          <w:color w:val="000000" w:themeColor="text1"/>
        </w:rPr>
        <w:t xml:space="preserve"> Cyto D and nerve growth factor NGF</w:t>
      </w:r>
      <w:r w:rsidR="00D653A7">
        <w:rPr>
          <w:rFonts w:asciiTheme="minorHAnsi" w:hAnsiTheme="minorHAnsi" w:cstheme="minorHAnsi"/>
          <w:bCs/>
          <w:color w:val="000000" w:themeColor="text1"/>
        </w:rPr>
        <w:t>,</w:t>
      </w:r>
      <w:r w:rsidR="00957895" w:rsidRPr="00D81CB8">
        <w:rPr>
          <w:rFonts w:asciiTheme="minorHAnsi" w:hAnsiTheme="minorHAnsi" w:cstheme="minorHAnsi"/>
          <w:bCs/>
          <w:color w:val="000000" w:themeColor="text1"/>
        </w:rPr>
        <w:t xml:space="preserve"> which </w:t>
      </w:r>
      <w:r w:rsidR="00124499" w:rsidRPr="00D81CB8">
        <w:rPr>
          <w:rFonts w:asciiTheme="minorHAnsi" w:hAnsiTheme="minorHAnsi" w:cstheme="minorHAnsi"/>
          <w:bCs/>
          <w:color w:val="000000" w:themeColor="text1"/>
        </w:rPr>
        <w:t xml:space="preserve">have </w:t>
      </w:r>
      <w:r w:rsidR="00957895" w:rsidRPr="00D81CB8">
        <w:rPr>
          <w:rFonts w:asciiTheme="minorHAnsi" w:hAnsiTheme="minorHAnsi" w:cstheme="minorHAnsi"/>
          <w:bCs/>
          <w:color w:val="000000" w:themeColor="text1"/>
        </w:rPr>
        <w:t xml:space="preserve">been shown to inhibit and </w:t>
      </w:r>
      <w:r w:rsidR="001021C1" w:rsidRPr="00D81CB8">
        <w:rPr>
          <w:rFonts w:asciiTheme="minorHAnsi" w:hAnsiTheme="minorHAnsi" w:cstheme="minorHAnsi"/>
          <w:bCs/>
          <w:color w:val="000000" w:themeColor="text1"/>
        </w:rPr>
        <w:t>stimulate neurite outgrowth respectively</w:t>
      </w:r>
      <w:r w:rsidR="00670182" w:rsidRPr="00D81CB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ZYW1hZGE8L0F1dGhvcj48WWVhcj4xOTcwPC9ZZWFyPjxS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</w:fldData>
        </w:fldChar>
      </w:r>
      <w:r w:rsidR="00751142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751142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ZYW1hZGE8L0F1dGhvcj48WWVhcj4xOTcwPC9ZZWFyPjxS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</w:fldData>
        </w:fldChar>
      </w:r>
      <w:r w:rsidR="00751142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751142">
        <w:rPr>
          <w:rFonts w:asciiTheme="minorHAnsi" w:hAnsiTheme="minorHAnsi" w:cstheme="minorHAnsi"/>
          <w:bCs/>
          <w:color w:val="000000" w:themeColor="text1"/>
        </w:rPr>
      </w:r>
      <w:r w:rsidR="00751142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670182" w:rsidRPr="00D81CB8">
        <w:rPr>
          <w:rFonts w:asciiTheme="minorHAnsi" w:hAnsiTheme="minorHAnsi" w:cstheme="minorHAnsi"/>
          <w:bCs/>
          <w:color w:val="000000" w:themeColor="text1"/>
        </w:rPr>
      </w:r>
      <w:r w:rsidR="00670182" w:rsidRPr="00D81CB8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751142" w:rsidRPr="00751142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4-16</w:t>
      </w:r>
      <w:r w:rsidR="00670182" w:rsidRPr="00D81CB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A2DDF" w:rsidRPr="00D81CB8">
        <w:rPr>
          <w:rFonts w:asciiTheme="minorHAnsi" w:hAnsiTheme="minorHAnsi" w:cstheme="minorHAnsi"/>
          <w:bCs/>
          <w:color w:val="000000" w:themeColor="text1"/>
        </w:rPr>
        <w:t>.</w:t>
      </w:r>
      <w:r w:rsidR="00832A87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76675">
        <w:rPr>
          <w:rFonts w:asciiTheme="minorHAnsi" w:hAnsiTheme="minorHAnsi" w:cstheme="minorHAnsi"/>
          <w:bCs/>
          <w:color w:val="000000" w:themeColor="text1"/>
        </w:rPr>
        <w:t>The neurite length of neurons transfected with EGFP were measured after treatment with Cyto D or NGF</w:t>
      </w:r>
      <w:r w:rsidR="00960A29">
        <w:rPr>
          <w:rFonts w:asciiTheme="minorHAnsi" w:hAnsiTheme="minorHAnsi" w:cstheme="minorHAnsi"/>
          <w:bCs/>
          <w:color w:val="000000" w:themeColor="text1"/>
        </w:rPr>
        <w:t xml:space="preserve">. The transfection efficiency of EGFP </w:t>
      </w:r>
      <w:r w:rsidR="00934EF2">
        <w:rPr>
          <w:rFonts w:asciiTheme="minorHAnsi" w:hAnsiTheme="minorHAnsi" w:cstheme="minorHAnsi"/>
          <w:bCs/>
          <w:color w:val="000000" w:themeColor="text1"/>
        </w:rPr>
        <w:t xml:space="preserve">to the neurons </w:t>
      </w:r>
      <w:r w:rsidR="00960A29">
        <w:rPr>
          <w:rFonts w:asciiTheme="minorHAnsi" w:hAnsiTheme="minorHAnsi" w:cstheme="minorHAnsi"/>
          <w:bCs/>
          <w:color w:val="000000" w:themeColor="text1"/>
        </w:rPr>
        <w:t xml:space="preserve">was </w:t>
      </w:r>
      <w:r w:rsidR="0056306A">
        <w:rPr>
          <w:rFonts w:asciiTheme="minorHAnsi" w:hAnsiTheme="minorHAnsi" w:cstheme="minorHAnsi"/>
          <w:bCs/>
          <w:color w:val="000000" w:themeColor="text1"/>
        </w:rPr>
        <w:t>2.7</w:t>
      </w:r>
      <w:r w:rsidR="00960A29">
        <w:rPr>
          <w:rFonts w:asciiTheme="minorHAnsi" w:hAnsiTheme="minorHAnsi" w:cstheme="minorHAnsi"/>
          <w:bCs/>
          <w:color w:val="000000" w:themeColor="text1"/>
        </w:rPr>
        <w:t>%</w:t>
      </w:r>
      <w:r w:rsidR="005B223E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56306A">
        <w:rPr>
          <w:rFonts w:asciiTheme="minorHAnsi" w:hAnsiTheme="minorHAnsi" w:cstheme="minorHAnsi"/>
          <w:bCs/>
          <w:color w:val="000000" w:themeColor="text1"/>
        </w:rPr>
        <w:t>1</w:t>
      </w:r>
      <w:r w:rsidR="00D653A7">
        <w:rPr>
          <w:rFonts w:asciiTheme="minorHAnsi" w:hAnsiTheme="minorHAnsi" w:cstheme="minorHAnsi"/>
          <w:bCs/>
          <w:color w:val="000000" w:themeColor="text1"/>
        </w:rPr>
        <w:t>,</w:t>
      </w:r>
      <w:r w:rsidR="0056306A">
        <w:rPr>
          <w:rFonts w:asciiTheme="minorHAnsi" w:hAnsiTheme="minorHAnsi" w:cstheme="minorHAnsi"/>
          <w:bCs/>
          <w:color w:val="000000" w:themeColor="text1"/>
        </w:rPr>
        <w:t>068</w:t>
      </w:r>
      <w:r w:rsidR="005B223E">
        <w:rPr>
          <w:rFonts w:asciiTheme="minorHAnsi" w:hAnsiTheme="minorHAnsi" w:cstheme="minorHAnsi"/>
          <w:bCs/>
          <w:color w:val="000000" w:themeColor="text1"/>
        </w:rPr>
        <w:t xml:space="preserve"> neurons counted).</w:t>
      </w:r>
      <w:r w:rsidR="0057667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C1DBF" w:rsidRPr="00D81CB8">
        <w:rPr>
          <w:rFonts w:asciiTheme="minorHAnsi" w:hAnsiTheme="minorHAnsi" w:cstheme="minorHAnsi"/>
          <w:bCs/>
          <w:color w:val="000000" w:themeColor="text1"/>
        </w:rPr>
        <w:t xml:space="preserve">As shown in </w:t>
      </w:r>
      <w:r w:rsidR="001C1DBF" w:rsidRPr="00D17ABC">
        <w:rPr>
          <w:rFonts w:asciiTheme="minorHAnsi" w:hAnsiTheme="minorHAnsi" w:cstheme="minorHAnsi"/>
          <w:b/>
          <w:color w:val="000000" w:themeColor="text1"/>
        </w:rPr>
        <w:t>Figure 1A</w:t>
      </w:r>
      <w:r w:rsidR="001C1DBF" w:rsidRPr="00D81CB8">
        <w:rPr>
          <w:rFonts w:asciiTheme="minorHAnsi" w:hAnsiTheme="minorHAnsi" w:cstheme="minorHAnsi"/>
          <w:bCs/>
          <w:color w:val="000000" w:themeColor="text1"/>
        </w:rPr>
        <w:t xml:space="preserve">, Cyto D </w:t>
      </w:r>
      <w:r w:rsidR="006A3495" w:rsidRPr="00D81CB8">
        <w:rPr>
          <w:rFonts w:asciiTheme="minorHAnsi" w:hAnsiTheme="minorHAnsi" w:cstheme="minorHAnsi"/>
          <w:bCs/>
          <w:color w:val="000000" w:themeColor="text1"/>
        </w:rPr>
        <w:t>suppressed</w:t>
      </w:r>
      <w:r w:rsidR="00023A80" w:rsidRPr="00D81CB8">
        <w:rPr>
          <w:rFonts w:asciiTheme="minorHAnsi" w:hAnsiTheme="minorHAnsi" w:cstheme="minorHAnsi"/>
          <w:bCs/>
          <w:color w:val="000000" w:themeColor="text1"/>
        </w:rPr>
        <w:t xml:space="preserve"> neurite </w:t>
      </w:r>
      <w:r w:rsidR="006A3495" w:rsidRPr="00D81CB8">
        <w:rPr>
          <w:rFonts w:asciiTheme="minorHAnsi" w:hAnsiTheme="minorHAnsi" w:cstheme="minorHAnsi"/>
          <w:bCs/>
          <w:color w:val="000000" w:themeColor="text1"/>
        </w:rPr>
        <w:t>extension in a dose-dependent manner</w:t>
      </w:r>
      <w:r w:rsidR="00DB6535" w:rsidRPr="00D81CB8">
        <w:rPr>
          <w:rFonts w:asciiTheme="minorHAnsi" w:hAnsiTheme="minorHAnsi" w:cstheme="minorHAnsi"/>
          <w:bCs/>
          <w:color w:val="000000" w:themeColor="text1"/>
        </w:rPr>
        <w:t xml:space="preserve">. Conversely, 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neurite </w:t>
      </w:r>
      <w:r w:rsidR="00C868A6" w:rsidRPr="00D81CB8">
        <w:rPr>
          <w:rFonts w:asciiTheme="minorHAnsi" w:hAnsiTheme="minorHAnsi" w:cstheme="minorHAnsi"/>
          <w:bCs/>
          <w:color w:val="000000" w:themeColor="text1"/>
        </w:rPr>
        <w:t>outgrowth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 was </w:t>
      </w:r>
      <w:r w:rsidR="00C868A6" w:rsidRPr="00D81CB8">
        <w:rPr>
          <w:rFonts w:asciiTheme="minorHAnsi" w:hAnsiTheme="minorHAnsi" w:cstheme="minorHAnsi"/>
          <w:bCs/>
          <w:color w:val="000000" w:themeColor="text1"/>
        </w:rPr>
        <w:t>potentiated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68A6" w:rsidRPr="00D81CB8">
        <w:rPr>
          <w:rFonts w:asciiTheme="minorHAnsi" w:hAnsiTheme="minorHAnsi" w:cstheme="minorHAnsi"/>
          <w:bCs/>
          <w:color w:val="000000" w:themeColor="text1"/>
        </w:rPr>
        <w:t>in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B10A1" w:rsidRPr="00D81CB8">
        <w:rPr>
          <w:rFonts w:asciiTheme="minorHAnsi" w:hAnsiTheme="minorHAnsi" w:cstheme="minorHAnsi"/>
          <w:bCs/>
          <w:color w:val="000000" w:themeColor="text1"/>
        </w:rPr>
        <w:t xml:space="preserve">the neurons treated with 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NGF </w:t>
      </w:r>
      <w:r w:rsidR="00C868A6" w:rsidRPr="00D81CB8">
        <w:rPr>
          <w:rFonts w:asciiTheme="minorHAnsi" w:hAnsiTheme="minorHAnsi" w:cstheme="minorHAnsi"/>
          <w:bCs/>
          <w:color w:val="000000" w:themeColor="text1"/>
        </w:rPr>
        <w:t>(</w:t>
      </w:r>
      <w:r w:rsidR="00C868A6" w:rsidRPr="00D17ABC">
        <w:rPr>
          <w:rFonts w:asciiTheme="minorHAnsi" w:hAnsiTheme="minorHAnsi" w:cstheme="minorHAnsi"/>
          <w:b/>
          <w:color w:val="auto"/>
        </w:rPr>
        <w:t>Figure 1B</w:t>
      </w:r>
      <w:r w:rsidR="00C868A6" w:rsidRPr="00D81CB8">
        <w:rPr>
          <w:rFonts w:asciiTheme="minorHAnsi" w:hAnsiTheme="minorHAnsi" w:cstheme="minorHAnsi"/>
          <w:bCs/>
          <w:color w:val="000000" w:themeColor="text1"/>
        </w:rPr>
        <w:t>)</w:t>
      </w:r>
      <w:r w:rsidR="000A5925" w:rsidRPr="00D81CB8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55FC125D" w14:textId="781389A8" w:rsidR="00C75729" w:rsidRPr="00D81CB8" w:rsidRDefault="00C75729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2094EA98" w14:textId="0095DE7F" w:rsidR="00C75729" w:rsidRPr="00D81CB8" w:rsidRDefault="00C75729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D81CB8">
        <w:rPr>
          <w:rFonts w:asciiTheme="minorHAnsi" w:hAnsiTheme="minorHAnsi" w:cstheme="minorHAnsi"/>
          <w:bCs/>
          <w:color w:val="000000" w:themeColor="text1"/>
        </w:rPr>
        <w:t xml:space="preserve">Next, </w:t>
      </w:r>
      <w:r w:rsidR="004B6E3F" w:rsidRPr="00D81CB8">
        <w:rPr>
          <w:rFonts w:asciiTheme="minorHAnsi" w:hAnsiTheme="minorHAnsi" w:cstheme="minorHAnsi"/>
          <w:bCs/>
          <w:color w:val="000000" w:themeColor="text1"/>
        </w:rPr>
        <w:t>we</w:t>
      </w:r>
      <w:r w:rsidR="00AE21A2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55D3" w:rsidRPr="00D81CB8">
        <w:rPr>
          <w:rFonts w:asciiTheme="minorHAnsi" w:hAnsiTheme="minorHAnsi" w:cstheme="minorHAnsi"/>
          <w:bCs/>
          <w:color w:val="000000" w:themeColor="text1"/>
        </w:rPr>
        <w:t xml:space="preserve">investigated </w:t>
      </w:r>
      <w:r w:rsidR="00124499" w:rsidRPr="00D81CB8">
        <w:rPr>
          <w:rFonts w:asciiTheme="minorHAnsi" w:hAnsiTheme="minorHAnsi" w:cstheme="minorHAnsi"/>
          <w:bCs/>
          <w:color w:val="000000" w:themeColor="text1"/>
        </w:rPr>
        <w:t xml:space="preserve">the utility of </w:t>
      </w:r>
      <w:r w:rsidR="007B55D3" w:rsidRPr="00D81CB8">
        <w:rPr>
          <w:rFonts w:asciiTheme="minorHAnsi" w:hAnsiTheme="minorHAnsi" w:cstheme="minorHAnsi"/>
          <w:bCs/>
          <w:color w:val="000000" w:themeColor="text1"/>
        </w:rPr>
        <w:t xml:space="preserve">this system by </w:t>
      </w:r>
      <w:r w:rsidR="003E29C3" w:rsidRPr="00D81CB8">
        <w:rPr>
          <w:rFonts w:asciiTheme="minorHAnsi" w:hAnsiTheme="minorHAnsi" w:cstheme="minorHAnsi"/>
          <w:bCs/>
          <w:color w:val="000000" w:themeColor="text1"/>
        </w:rPr>
        <w:t xml:space="preserve">transfecting </w:t>
      </w:r>
      <w:r w:rsidR="00124499" w:rsidRPr="00D81CB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3E29C3" w:rsidRPr="00D81CB8">
        <w:rPr>
          <w:rFonts w:asciiTheme="minorHAnsi" w:hAnsiTheme="minorHAnsi" w:cstheme="minorHAnsi"/>
          <w:bCs/>
          <w:color w:val="000000" w:themeColor="text1"/>
        </w:rPr>
        <w:t>neuronal adaptor FE65</w:t>
      </w:r>
      <w:r w:rsidR="00D653A7">
        <w:rPr>
          <w:rFonts w:asciiTheme="minorHAnsi" w:hAnsiTheme="minorHAnsi" w:cstheme="minorHAnsi"/>
          <w:bCs/>
          <w:color w:val="000000" w:themeColor="text1"/>
        </w:rPr>
        <w:t>,</w:t>
      </w:r>
      <w:r w:rsidR="003E29C3" w:rsidRPr="00D81CB8">
        <w:rPr>
          <w:rFonts w:asciiTheme="minorHAnsi" w:hAnsiTheme="minorHAnsi" w:cstheme="minorHAnsi"/>
          <w:bCs/>
          <w:color w:val="000000" w:themeColor="text1"/>
        </w:rPr>
        <w:t xml:space="preserve"> which has been shown to promote neurite outgrowth</w:t>
      </w:r>
      <w:r w:rsidR="004C2876" w:rsidRPr="00D81CB8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885540" w:rsidRPr="00D81CB8">
        <w:rPr>
          <w:rFonts w:asciiTheme="minorHAnsi" w:hAnsiTheme="minorHAnsi" w:cstheme="minorHAnsi"/>
          <w:bCs/>
          <w:color w:val="000000" w:themeColor="text1"/>
        </w:rPr>
        <w:t>P</w:t>
      </w:r>
      <w:r w:rsidR="0082785E" w:rsidRPr="00D81CB8">
        <w:rPr>
          <w:rFonts w:asciiTheme="minorHAnsi" w:hAnsiTheme="minorHAnsi" w:cstheme="minorHAnsi"/>
          <w:bCs/>
          <w:color w:val="000000" w:themeColor="text1"/>
        </w:rPr>
        <w:t>rimary rat cortical neurons were</w:t>
      </w:r>
      <w:r w:rsidR="004C2876" w:rsidRPr="00D81CB8">
        <w:rPr>
          <w:rFonts w:asciiTheme="minorHAnsi" w:hAnsiTheme="minorHAnsi" w:cstheme="minorHAnsi"/>
          <w:bCs/>
          <w:color w:val="000000" w:themeColor="text1"/>
        </w:rPr>
        <w:t xml:space="preserve"> co-transfected</w:t>
      </w:r>
      <w:r w:rsidR="00C461AF" w:rsidRPr="00D81CB8">
        <w:rPr>
          <w:rFonts w:asciiTheme="minorHAnsi" w:hAnsiTheme="minorHAnsi" w:cstheme="minorHAnsi"/>
          <w:bCs/>
          <w:color w:val="000000" w:themeColor="text1"/>
        </w:rPr>
        <w:t xml:space="preserve"> with</w:t>
      </w:r>
      <w:r w:rsidR="004C2876" w:rsidRPr="00D81CB8">
        <w:rPr>
          <w:rFonts w:asciiTheme="minorHAnsi" w:hAnsiTheme="minorHAnsi" w:cstheme="minorHAnsi"/>
          <w:bCs/>
          <w:color w:val="000000" w:themeColor="text1"/>
        </w:rPr>
        <w:t xml:space="preserve"> FE65 and EGFP</w:t>
      </w:r>
      <w:r w:rsidR="00742A39" w:rsidRPr="00D81CB8">
        <w:rPr>
          <w:rFonts w:asciiTheme="minorHAnsi" w:hAnsiTheme="minorHAnsi" w:cstheme="minorHAnsi"/>
          <w:bCs/>
          <w:color w:val="000000" w:themeColor="text1"/>
        </w:rPr>
        <w:t>.</w:t>
      </w:r>
      <w:r w:rsidR="00C461AF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D4DC7" w:rsidRPr="00D81CB8">
        <w:rPr>
          <w:rFonts w:asciiTheme="minorHAnsi" w:hAnsiTheme="minorHAnsi" w:cstheme="minorHAnsi"/>
          <w:bCs/>
          <w:color w:val="000000" w:themeColor="text1"/>
        </w:rPr>
        <w:t>Despite the low transfection efficiency, i</w:t>
      </w:r>
      <w:r w:rsidR="00742A39" w:rsidRPr="00D81CB8">
        <w:rPr>
          <w:rFonts w:asciiTheme="minorHAnsi" w:hAnsiTheme="minorHAnsi" w:cstheme="minorHAnsi"/>
          <w:bCs/>
          <w:color w:val="000000" w:themeColor="text1"/>
        </w:rPr>
        <w:t>mmuno-fluorescence</w:t>
      </w:r>
      <w:r w:rsidR="004C2876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641E6" w:rsidRPr="00D81CB8">
        <w:rPr>
          <w:rFonts w:asciiTheme="minorHAnsi" w:hAnsiTheme="minorHAnsi" w:cstheme="minorHAnsi"/>
          <w:bCs/>
          <w:color w:val="000000" w:themeColor="text1"/>
        </w:rPr>
        <w:t xml:space="preserve">analysis </w:t>
      </w:r>
      <w:r w:rsidR="00ED4DC7" w:rsidRPr="00D81CB8">
        <w:rPr>
          <w:rFonts w:asciiTheme="minorHAnsi" w:hAnsiTheme="minorHAnsi" w:cstheme="minorHAnsi"/>
          <w:bCs/>
          <w:color w:val="000000" w:themeColor="text1"/>
        </w:rPr>
        <w:t xml:space="preserve">revealed </w:t>
      </w:r>
      <w:r w:rsidR="00B641E6" w:rsidRPr="00D81CB8">
        <w:rPr>
          <w:rFonts w:asciiTheme="minorHAnsi" w:hAnsiTheme="minorHAnsi" w:cstheme="minorHAnsi"/>
          <w:bCs/>
          <w:color w:val="000000" w:themeColor="text1"/>
        </w:rPr>
        <w:t xml:space="preserve">that over 80% of </w:t>
      </w:r>
      <w:r w:rsidR="00C461AF" w:rsidRPr="00D81CB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B641E6" w:rsidRPr="00D81CB8">
        <w:rPr>
          <w:rFonts w:asciiTheme="minorHAnsi" w:hAnsiTheme="minorHAnsi" w:cstheme="minorHAnsi"/>
          <w:bCs/>
          <w:color w:val="000000" w:themeColor="text1"/>
        </w:rPr>
        <w:t xml:space="preserve">neurons were </w:t>
      </w:r>
      <w:r w:rsidR="00124499" w:rsidRPr="00D81CB8">
        <w:rPr>
          <w:rFonts w:asciiTheme="minorHAnsi" w:hAnsiTheme="minorHAnsi" w:cstheme="minorHAnsi"/>
          <w:bCs/>
          <w:color w:val="000000" w:themeColor="text1"/>
        </w:rPr>
        <w:t xml:space="preserve">successfully </w:t>
      </w:r>
      <w:r w:rsidR="00B641E6" w:rsidRPr="00D81CB8">
        <w:rPr>
          <w:rFonts w:asciiTheme="minorHAnsi" w:hAnsiTheme="minorHAnsi" w:cstheme="minorHAnsi"/>
          <w:bCs/>
          <w:color w:val="000000" w:themeColor="text1"/>
        </w:rPr>
        <w:t xml:space="preserve">co-transfected </w:t>
      </w:r>
      <w:r w:rsidR="00D32CBD" w:rsidRPr="00D81CB8">
        <w:rPr>
          <w:rFonts w:asciiTheme="minorHAnsi" w:hAnsiTheme="minorHAnsi" w:cstheme="minorHAnsi"/>
          <w:bCs/>
          <w:color w:val="000000" w:themeColor="text1"/>
        </w:rPr>
        <w:t xml:space="preserve">with 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 xml:space="preserve">EGFP </w:t>
      </w:r>
      <w:r w:rsidR="00D32CBD" w:rsidRPr="00D81CB8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>FE65</w:t>
      </w:r>
      <w:r w:rsidR="006E5DBD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183A" w:rsidRPr="00D81CB8">
        <w:rPr>
          <w:rFonts w:asciiTheme="minorHAnsi" w:hAnsiTheme="minorHAnsi" w:cstheme="minorHAnsi"/>
          <w:bCs/>
          <w:color w:val="000000" w:themeColor="text1"/>
        </w:rPr>
        <w:t>(</w:t>
      </w:r>
      <w:r w:rsidR="0092183A" w:rsidRPr="00D17ABC">
        <w:rPr>
          <w:rFonts w:asciiTheme="minorHAnsi" w:hAnsiTheme="minorHAnsi" w:cstheme="minorHAnsi"/>
          <w:b/>
          <w:color w:val="000000" w:themeColor="text1"/>
        </w:rPr>
        <w:t>Figure 2A</w:t>
      </w:r>
      <w:r w:rsidR="0092183A" w:rsidRPr="00D81CB8">
        <w:rPr>
          <w:rFonts w:asciiTheme="minorHAnsi" w:hAnsiTheme="minorHAnsi" w:cstheme="minorHAnsi"/>
          <w:bCs/>
          <w:color w:val="000000" w:themeColor="text1"/>
        </w:rPr>
        <w:t>).</w:t>
      </w:r>
      <w:r w:rsidR="00EC7CB5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947C6" w:rsidRPr="00D81CB8">
        <w:rPr>
          <w:rFonts w:asciiTheme="minorHAnsi" w:hAnsiTheme="minorHAnsi" w:cstheme="minorHAnsi"/>
          <w:bCs/>
          <w:color w:val="000000" w:themeColor="text1"/>
        </w:rPr>
        <w:t>Similar to previous reports</w:t>
      </w:r>
      <w:r w:rsidR="002F75BC" w:rsidRPr="00D81CB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DaGV1bmc8L0F1dGhvcj48WWVhcj4yMDE0PC9ZZWFyPjxS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</w:fldData>
        </w:fldChar>
      </w:r>
      <w:r w:rsidR="00BC7183" w:rsidRPr="00D81CB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BC7183" w:rsidRPr="00D81CB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DaGV1bmc8L0F1dGhvcj48WWVhcj4yMDE0PC9ZZWFyPjxS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</w:fldData>
        </w:fldChar>
      </w:r>
      <w:r w:rsidR="00BC7183" w:rsidRPr="00D81CB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BC7183" w:rsidRPr="00D81CB8">
        <w:rPr>
          <w:rFonts w:asciiTheme="minorHAnsi" w:hAnsiTheme="minorHAnsi" w:cstheme="minorHAnsi"/>
          <w:bCs/>
          <w:color w:val="000000" w:themeColor="text1"/>
        </w:rPr>
      </w:r>
      <w:r w:rsidR="00BC7183" w:rsidRPr="00D81CB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2F75BC" w:rsidRPr="00D81CB8">
        <w:rPr>
          <w:rFonts w:asciiTheme="minorHAnsi" w:hAnsiTheme="minorHAnsi" w:cstheme="minorHAnsi"/>
          <w:bCs/>
          <w:color w:val="000000" w:themeColor="text1"/>
        </w:rPr>
      </w:r>
      <w:r w:rsidR="002F75BC" w:rsidRPr="00D81CB8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2F75BC" w:rsidRPr="00D81CB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8,9</w:t>
      </w:r>
      <w:r w:rsidR="002F75BC" w:rsidRPr="00D81CB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C947C6" w:rsidRPr="00D81CB8">
        <w:rPr>
          <w:rFonts w:asciiTheme="minorHAnsi" w:hAnsiTheme="minorHAnsi" w:cstheme="minorHAnsi"/>
          <w:bCs/>
          <w:color w:val="000000" w:themeColor="text1"/>
        </w:rPr>
        <w:t xml:space="preserve">, FE65 </w:t>
      </w:r>
      <w:r w:rsidR="003057C3" w:rsidRPr="00D81CB8">
        <w:rPr>
          <w:rFonts w:asciiTheme="minorHAnsi" w:hAnsiTheme="minorHAnsi" w:cstheme="minorHAnsi"/>
          <w:bCs/>
          <w:color w:val="000000" w:themeColor="text1"/>
        </w:rPr>
        <w:t xml:space="preserve">significantly stimulated the neurite outgrowth </w:t>
      </w:r>
      <w:r w:rsidR="009C3D38" w:rsidRPr="00D81CB8">
        <w:rPr>
          <w:rFonts w:asciiTheme="minorHAnsi" w:hAnsiTheme="minorHAnsi" w:cstheme="minorHAnsi"/>
          <w:bCs/>
          <w:color w:val="000000" w:themeColor="text1"/>
        </w:rPr>
        <w:t>by</w:t>
      </w:r>
      <w:r w:rsidR="003057C3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C3D38" w:rsidRPr="00D81CB8">
        <w:rPr>
          <w:rFonts w:asciiTheme="minorHAnsi" w:hAnsiTheme="minorHAnsi" w:cstheme="minorHAnsi"/>
          <w:bCs/>
          <w:color w:val="000000" w:themeColor="text1"/>
        </w:rPr>
        <w:t>2</w:t>
      </w:r>
      <w:r w:rsidR="00D653A7">
        <w:rPr>
          <w:rFonts w:asciiTheme="minorHAnsi" w:hAnsiTheme="minorHAnsi" w:cstheme="minorHAnsi"/>
          <w:bCs/>
          <w:color w:val="000000" w:themeColor="text1"/>
        </w:rPr>
        <w:t>x</w:t>
      </w:r>
      <w:r w:rsidR="009C3D38" w:rsidRPr="00D81CB8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9C3D38" w:rsidRPr="00D17ABC">
        <w:rPr>
          <w:rFonts w:asciiTheme="minorHAnsi" w:hAnsiTheme="minorHAnsi" w:cstheme="minorHAnsi"/>
          <w:b/>
          <w:color w:val="000000" w:themeColor="text1"/>
        </w:rPr>
        <w:t>Figure 2B</w:t>
      </w:r>
      <w:r w:rsidR="009C3D38" w:rsidRPr="00D81CB8">
        <w:rPr>
          <w:rFonts w:asciiTheme="minorHAnsi" w:hAnsiTheme="minorHAnsi" w:cstheme="minorHAnsi"/>
          <w:bCs/>
          <w:color w:val="000000" w:themeColor="text1"/>
        </w:rPr>
        <w:t>).</w:t>
      </w:r>
      <w:r w:rsidR="0064166D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>We also analyzed the expression of EGFP and FE65</w:t>
      </w:r>
      <w:r w:rsidR="00CC41CB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 xml:space="preserve">at different time points by Western blot analysis. As shown in </w:t>
      </w:r>
      <w:r w:rsidR="00C96462" w:rsidRPr="00D17AB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86122" w:rsidRPr="00D17ABC">
        <w:rPr>
          <w:rFonts w:asciiTheme="minorHAnsi" w:hAnsiTheme="minorHAnsi" w:cstheme="minorHAnsi"/>
          <w:b/>
          <w:color w:val="000000" w:themeColor="text1"/>
        </w:rPr>
        <w:t>2C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 xml:space="preserve">, EGFP and FE65 were detected </w:t>
      </w:r>
      <w:r w:rsidR="00E14329" w:rsidRPr="00D81CB8">
        <w:rPr>
          <w:rFonts w:asciiTheme="minorHAnsi" w:hAnsiTheme="minorHAnsi" w:cstheme="minorHAnsi"/>
          <w:bCs/>
          <w:color w:val="000000" w:themeColor="text1"/>
        </w:rPr>
        <w:t xml:space="preserve">6 </w:t>
      </w:r>
      <w:r w:rsidR="00D6432A" w:rsidRPr="00D81CB8">
        <w:rPr>
          <w:rFonts w:asciiTheme="minorHAnsi" w:hAnsiTheme="minorHAnsi" w:cstheme="minorHAnsi"/>
          <w:bCs/>
          <w:color w:val="000000" w:themeColor="text1"/>
        </w:rPr>
        <w:t>h</w:t>
      </w:r>
      <w:r w:rsidR="00E83F3A" w:rsidRPr="00D81CB8">
        <w:rPr>
          <w:rFonts w:asciiTheme="minorHAnsi" w:hAnsiTheme="minorHAnsi" w:cstheme="minorHAnsi"/>
          <w:bCs/>
          <w:color w:val="000000" w:themeColor="text1"/>
        </w:rPr>
        <w:t xml:space="preserve"> and 12 h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E1BEB" w:rsidRPr="00D81CB8">
        <w:rPr>
          <w:rFonts w:asciiTheme="minorHAnsi" w:hAnsiTheme="minorHAnsi" w:cstheme="minorHAnsi"/>
          <w:bCs/>
          <w:color w:val="000000" w:themeColor="text1"/>
        </w:rPr>
        <w:t>post-</w:t>
      </w:r>
      <w:r w:rsidR="00C96462" w:rsidRPr="00D81CB8">
        <w:rPr>
          <w:rFonts w:asciiTheme="minorHAnsi" w:hAnsiTheme="minorHAnsi" w:cstheme="minorHAnsi"/>
          <w:bCs/>
          <w:color w:val="000000" w:themeColor="text1"/>
        </w:rPr>
        <w:t>transfection</w:t>
      </w:r>
      <w:r w:rsidR="00E83F3A" w:rsidRPr="00D81CB8">
        <w:rPr>
          <w:rFonts w:asciiTheme="minorHAnsi" w:hAnsiTheme="minorHAnsi" w:cstheme="minorHAnsi"/>
          <w:bCs/>
          <w:color w:val="000000" w:themeColor="text1"/>
        </w:rPr>
        <w:t>, respectively</w:t>
      </w:r>
      <w:r w:rsidR="0033785A" w:rsidRPr="00D81CB8">
        <w:rPr>
          <w:rFonts w:asciiTheme="minorHAnsi" w:hAnsiTheme="minorHAnsi" w:cstheme="minorHAnsi"/>
          <w:bCs/>
          <w:color w:val="000000" w:themeColor="text1"/>
        </w:rPr>
        <w:t xml:space="preserve">. Similar expression levels </w:t>
      </w:r>
      <w:r w:rsidR="006E5DBD" w:rsidRPr="00D81CB8">
        <w:rPr>
          <w:rFonts w:asciiTheme="minorHAnsi" w:hAnsiTheme="minorHAnsi" w:cstheme="minorHAnsi"/>
          <w:bCs/>
          <w:color w:val="000000" w:themeColor="text1"/>
        </w:rPr>
        <w:t xml:space="preserve">of the proteins </w:t>
      </w:r>
      <w:r w:rsidR="0033785A" w:rsidRPr="00D81CB8">
        <w:rPr>
          <w:rFonts w:asciiTheme="minorHAnsi" w:hAnsiTheme="minorHAnsi" w:cstheme="minorHAnsi"/>
          <w:bCs/>
          <w:color w:val="000000" w:themeColor="text1"/>
        </w:rPr>
        <w:t xml:space="preserve">were observed </w:t>
      </w:r>
      <w:r w:rsidR="00D653A7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D6613F">
        <w:rPr>
          <w:rFonts w:asciiTheme="minorHAnsi" w:hAnsiTheme="minorHAnsi" w:cstheme="minorHAnsi"/>
          <w:bCs/>
          <w:color w:val="000000" w:themeColor="text1"/>
        </w:rPr>
        <w:t>1 d</w:t>
      </w:r>
      <w:r w:rsidR="006E5DBD" w:rsidRPr="00D81CB8">
        <w:rPr>
          <w:rFonts w:asciiTheme="minorHAnsi" w:hAnsiTheme="minorHAnsi" w:cstheme="minorHAnsi"/>
          <w:bCs/>
          <w:color w:val="000000" w:themeColor="text1"/>
        </w:rPr>
        <w:t xml:space="preserve"> to 7 d</w:t>
      </w:r>
      <w:r w:rsidR="00D6613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6613F" w:rsidRPr="00353734">
        <w:rPr>
          <w:rFonts w:asciiTheme="minorHAnsi" w:hAnsiTheme="minorHAnsi" w:cstheme="minorHAnsi"/>
          <w:bCs/>
          <w:color w:val="000000" w:themeColor="text1"/>
        </w:rPr>
        <w:t>post-transfection</w:t>
      </w:r>
      <w:r w:rsidR="00D6613F">
        <w:rPr>
          <w:rFonts w:asciiTheme="minorHAnsi" w:hAnsiTheme="minorHAnsi" w:cstheme="minorHAnsi"/>
          <w:bCs/>
          <w:color w:val="000000" w:themeColor="text1"/>
        </w:rPr>
        <w:t xml:space="preserve"> neurons</w:t>
      </w:r>
      <w:r w:rsidR="0033785A" w:rsidRPr="00D81CB8">
        <w:rPr>
          <w:rFonts w:asciiTheme="minorHAnsi" w:hAnsiTheme="minorHAnsi" w:cstheme="minorHAnsi"/>
          <w:bCs/>
          <w:color w:val="000000" w:themeColor="text1"/>
        </w:rPr>
        <w:t xml:space="preserve">. </w:t>
      </w:r>
      <w:bookmarkStart w:id="5" w:name="_Hlk12348565"/>
      <w:r w:rsidR="00B06B61" w:rsidRPr="00D81CB8">
        <w:rPr>
          <w:rFonts w:asciiTheme="minorHAnsi" w:hAnsiTheme="minorHAnsi" w:cstheme="minorHAnsi"/>
          <w:bCs/>
          <w:color w:val="000000" w:themeColor="text1"/>
        </w:rPr>
        <w:t xml:space="preserve">This indicates that </w:t>
      </w:r>
      <w:r w:rsidR="000E1BEB" w:rsidRPr="00D81CB8">
        <w:rPr>
          <w:rFonts w:asciiTheme="minorHAnsi" w:hAnsiTheme="minorHAnsi" w:cstheme="minorHAnsi"/>
          <w:bCs/>
          <w:color w:val="000000" w:themeColor="text1"/>
        </w:rPr>
        <w:t xml:space="preserve">the analysis of </w:t>
      </w:r>
      <w:r w:rsidR="00B06B61" w:rsidRPr="00D81CB8">
        <w:rPr>
          <w:rFonts w:asciiTheme="minorHAnsi" w:hAnsiTheme="minorHAnsi" w:cstheme="minorHAnsi"/>
          <w:bCs/>
          <w:color w:val="000000" w:themeColor="text1"/>
        </w:rPr>
        <w:t>neurite outgrowth could be done as early as 6</w:t>
      </w:r>
      <w:r w:rsidR="00D653A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06B61" w:rsidRPr="00D81CB8">
        <w:rPr>
          <w:rFonts w:asciiTheme="minorHAnsi" w:hAnsiTheme="minorHAnsi" w:cstheme="minorHAnsi"/>
          <w:bCs/>
          <w:color w:val="000000" w:themeColor="text1"/>
        </w:rPr>
        <w:t xml:space="preserve">h post-transfection or in more mature neurons. </w:t>
      </w:r>
      <w:bookmarkEnd w:id="5"/>
      <w:r w:rsidR="00947E72" w:rsidRPr="00D81CB8">
        <w:rPr>
          <w:rFonts w:asciiTheme="minorHAnsi" w:hAnsiTheme="minorHAnsi" w:cstheme="minorHAnsi"/>
          <w:bCs/>
          <w:color w:val="000000" w:themeColor="text1"/>
        </w:rPr>
        <w:t>T</w:t>
      </w:r>
      <w:r w:rsidR="00D536C2" w:rsidRPr="00D81CB8">
        <w:rPr>
          <w:rFonts w:asciiTheme="minorHAnsi" w:hAnsiTheme="minorHAnsi" w:cstheme="minorHAnsi"/>
          <w:bCs/>
          <w:color w:val="000000" w:themeColor="text1"/>
        </w:rPr>
        <w:t xml:space="preserve">ogether, </w:t>
      </w:r>
      <w:r w:rsidR="00D653A7">
        <w:rPr>
          <w:rFonts w:asciiTheme="minorHAnsi" w:hAnsiTheme="minorHAnsi" w:cstheme="minorHAnsi"/>
          <w:bCs/>
          <w:color w:val="000000" w:themeColor="text1"/>
        </w:rPr>
        <w:t>this</w:t>
      </w:r>
      <w:r w:rsidR="00D653A7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536C2" w:rsidRPr="00D81CB8">
        <w:rPr>
          <w:rFonts w:asciiTheme="minorHAnsi" w:hAnsiTheme="minorHAnsi" w:cstheme="minorHAnsi"/>
          <w:bCs/>
          <w:color w:val="000000" w:themeColor="text1"/>
        </w:rPr>
        <w:t xml:space="preserve">data </w:t>
      </w:r>
      <w:r w:rsidR="003850DB" w:rsidRPr="00D81CB8">
        <w:rPr>
          <w:rFonts w:asciiTheme="minorHAnsi" w:hAnsiTheme="minorHAnsi" w:cstheme="minorHAnsi"/>
          <w:bCs/>
          <w:color w:val="000000" w:themeColor="text1"/>
        </w:rPr>
        <w:t xml:space="preserve">suggest that </w:t>
      </w:r>
      <w:r w:rsidR="00DE3FD3" w:rsidRPr="00D81CB8">
        <w:rPr>
          <w:rFonts w:asciiTheme="minorHAnsi" w:hAnsiTheme="minorHAnsi" w:cstheme="minorHAnsi"/>
          <w:bCs/>
          <w:color w:val="000000" w:themeColor="text1"/>
        </w:rPr>
        <w:t xml:space="preserve">the mentioned protocol is </w:t>
      </w:r>
      <w:r w:rsidR="001D462B" w:rsidRPr="00D81CB8">
        <w:rPr>
          <w:rFonts w:asciiTheme="minorHAnsi" w:hAnsiTheme="minorHAnsi" w:cstheme="minorHAnsi"/>
          <w:bCs/>
          <w:color w:val="000000" w:themeColor="text1"/>
        </w:rPr>
        <w:t xml:space="preserve">suitable for determining the role of </w:t>
      </w:r>
      <w:r w:rsidR="00EA3FCC" w:rsidRPr="00D81CB8">
        <w:rPr>
          <w:rFonts w:asciiTheme="minorHAnsi" w:hAnsiTheme="minorHAnsi" w:cstheme="minorHAnsi"/>
          <w:bCs/>
          <w:color w:val="000000" w:themeColor="text1"/>
        </w:rPr>
        <w:t>putative neurite outgrowth regulat</w:t>
      </w:r>
      <w:r w:rsidR="00897964" w:rsidRPr="00D81CB8">
        <w:rPr>
          <w:rFonts w:asciiTheme="minorHAnsi" w:hAnsiTheme="minorHAnsi" w:cstheme="minorHAnsi"/>
          <w:bCs/>
          <w:color w:val="000000" w:themeColor="text1"/>
        </w:rPr>
        <w:t>ory</w:t>
      </w:r>
      <w:r w:rsidR="00EA3FCC" w:rsidRPr="00D81CB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A69B5" w:rsidRPr="00D81CB8">
        <w:rPr>
          <w:rFonts w:asciiTheme="minorHAnsi" w:hAnsiTheme="minorHAnsi" w:cstheme="minorHAnsi"/>
          <w:bCs/>
          <w:color w:val="000000" w:themeColor="text1"/>
        </w:rPr>
        <w:t xml:space="preserve">proteins by classical transfection. </w:t>
      </w:r>
    </w:p>
    <w:p w14:paraId="610D378D" w14:textId="56426F6E" w:rsidR="00885540" w:rsidRPr="00D81CB8" w:rsidRDefault="00885540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DB9BBC2" w14:textId="665FF3E3" w:rsidR="00885540" w:rsidRPr="00D81CB8" w:rsidRDefault="00885540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D81CB8">
        <w:rPr>
          <w:rFonts w:asciiTheme="minorHAnsi" w:hAnsiTheme="minorHAnsi" w:cstheme="minorHAnsi"/>
          <w:bCs/>
          <w:color w:val="000000" w:themeColor="text1"/>
        </w:rPr>
        <w:t xml:space="preserve">We also monitored the effect of gene dosage on neurite outgrowth by transfecting primary rat cortical neurons with </w:t>
      </w:r>
      <w:r w:rsidR="00FB4099" w:rsidRPr="00D81CB8">
        <w:rPr>
          <w:rFonts w:asciiTheme="minorHAnsi" w:hAnsiTheme="minorHAnsi" w:cstheme="minorHAnsi"/>
          <w:bCs/>
          <w:color w:val="000000" w:themeColor="text1"/>
        </w:rPr>
        <w:t>different</w:t>
      </w:r>
      <w:r w:rsidRPr="00D81CB8">
        <w:rPr>
          <w:rFonts w:asciiTheme="minorHAnsi" w:hAnsiTheme="minorHAnsi" w:cstheme="minorHAnsi"/>
          <w:bCs/>
          <w:color w:val="000000" w:themeColor="text1"/>
        </w:rPr>
        <w:t xml:space="preserve"> amounts of 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FE65 plasmid DNA. </w:t>
      </w:r>
      <w:r w:rsidR="00B01247" w:rsidRPr="00D81CB8">
        <w:rPr>
          <w:rFonts w:asciiTheme="minorHAnsi" w:hAnsiTheme="minorHAnsi" w:cstheme="minorHAnsi"/>
          <w:bCs/>
          <w:color w:val="000000" w:themeColor="text1"/>
        </w:rPr>
        <w:t xml:space="preserve">As shown in </w:t>
      </w:r>
      <w:r w:rsidR="00B01247" w:rsidRPr="00D17ABC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D4657E" w:rsidRPr="00D17ABC">
        <w:rPr>
          <w:rFonts w:asciiTheme="minorHAnsi" w:hAnsiTheme="minorHAnsi" w:cstheme="minorHAnsi"/>
          <w:b/>
          <w:color w:val="000000" w:themeColor="text1"/>
        </w:rPr>
        <w:t>2D</w:t>
      </w:r>
      <w:r w:rsidR="00B01247" w:rsidRPr="00D81CB8">
        <w:rPr>
          <w:rFonts w:asciiTheme="minorHAnsi" w:hAnsiTheme="minorHAnsi" w:cstheme="minorHAnsi"/>
          <w:bCs/>
          <w:color w:val="000000" w:themeColor="text1"/>
        </w:rPr>
        <w:t>, a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 dose-dependent increase in neurite extension was observed from 0 – 0.5</w:t>
      </w:r>
      <w:r w:rsidR="00D653A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27480" w:rsidRPr="00D81CB8">
        <w:rPr>
          <w:rFonts w:ascii="Times New Roman" w:hAnsi="Times New Roman" w:cs="Times New Roman"/>
          <w:bCs/>
          <w:color w:val="000000" w:themeColor="text1"/>
        </w:rPr>
        <w:t>μ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g of FE65 plasmid </w:t>
      </w:r>
      <w:r w:rsidR="0056306A" w:rsidRPr="00D81CB8">
        <w:rPr>
          <w:rFonts w:asciiTheme="minorHAnsi" w:hAnsiTheme="minorHAnsi" w:cstheme="minorHAnsi"/>
          <w:bCs/>
          <w:color w:val="000000" w:themeColor="text1"/>
        </w:rPr>
        <w:t>DNA.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 However, there was no significant difference between neurons transfected with either 0.5</w:t>
      </w:r>
      <w:r w:rsidR="00D653A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27480" w:rsidRPr="00D81CB8">
        <w:rPr>
          <w:rFonts w:ascii="Times New Roman" w:hAnsi="Times New Roman" w:cs="Times New Roman"/>
          <w:bCs/>
          <w:color w:val="000000" w:themeColor="text1"/>
        </w:rPr>
        <w:t>μ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>g or 1</w:t>
      </w:r>
      <w:r w:rsidR="00D653A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27480" w:rsidRPr="00D81CB8">
        <w:rPr>
          <w:rFonts w:ascii="Times New Roman" w:hAnsi="Times New Roman" w:cs="Times New Roman"/>
          <w:bCs/>
          <w:color w:val="000000" w:themeColor="text1"/>
        </w:rPr>
        <w:t>μ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g of </w:t>
      </w:r>
      <w:r w:rsidR="00DF7308" w:rsidRPr="00D81CB8">
        <w:rPr>
          <w:rFonts w:asciiTheme="minorHAnsi" w:hAnsiTheme="minorHAnsi" w:cstheme="minorHAnsi"/>
          <w:bCs/>
          <w:color w:val="000000" w:themeColor="text1"/>
        </w:rPr>
        <w:t>plasmid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 xml:space="preserve"> DNA (</w:t>
      </w:r>
      <w:r w:rsidR="0056306A" w:rsidRPr="00D17ABC">
        <w:rPr>
          <w:rFonts w:asciiTheme="minorHAnsi" w:hAnsiTheme="minorHAnsi" w:cstheme="minorHAnsi"/>
          <w:b/>
          <w:color w:val="000000" w:themeColor="text1"/>
        </w:rPr>
        <w:t>Figure 2</w:t>
      </w:r>
      <w:r w:rsidR="00186122" w:rsidRPr="00D17ABC">
        <w:rPr>
          <w:rFonts w:asciiTheme="minorHAnsi" w:hAnsiTheme="minorHAnsi" w:cstheme="minorHAnsi"/>
          <w:b/>
          <w:color w:val="000000" w:themeColor="text1"/>
        </w:rPr>
        <w:t>D</w:t>
      </w:r>
      <w:r w:rsidR="00627480" w:rsidRPr="00D81CB8">
        <w:rPr>
          <w:rFonts w:asciiTheme="minorHAnsi" w:hAnsiTheme="minorHAnsi" w:cstheme="minorHAnsi"/>
          <w:bCs/>
          <w:color w:val="000000" w:themeColor="text1"/>
        </w:rPr>
        <w:t>)</w:t>
      </w:r>
      <w:r w:rsidR="00B01247" w:rsidRPr="00D81CB8">
        <w:rPr>
          <w:rFonts w:asciiTheme="minorHAnsi" w:hAnsiTheme="minorHAnsi" w:cstheme="minorHAnsi"/>
          <w:bCs/>
          <w:color w:val="000000" w:themeColor="text1"/>
        </w:rPr>
        <w:t>.</w:t>
      </w:r>
      <w:r w:rsidR="005E721F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7F5815FC" w14:textId="3133E33C" w:rsidR="004A71E4" w:rsidRPr="00D81CB8" w:rsidRDefault="004A71E4" w:rsidP="00D17ABC">
      <w:pPr>
        <w:rPr>
          <w:rFonts w:asciiTheme="minorHAnsi" w:hAnsiTheme="minorHAnsi" w:cstheme="minorHAnsi"/>
          <w:color w:val="000000" w:themeColor="text1"/>
        </w:rPr>
      </w:pPr>
    </w:p>
    <w:p w14:paraId="6A21C4B7" w14:textId="796C9B79" w:rsidR="000C66A2" w:rsidRPr="00D81CB8" w:rsidRDefault="00B32616" w:rsidP="00D17ABC">
      <w:pPr>
        <w:rPr>
          <w:rFonts w:asciiTheme="minorHAnsi" w:hAnsiTheme="minorHAnsi" w:cstheme="minorHAnsi"/>
          <w:b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D81CB8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D81CB8">
        <w:rPr>
          <w:rFonts w:asciiTheme="minorHAnsi" w:hAnsiTheme="minorHAnsi" w:cstheme="minorHAnsi"/>
          <w:b/>
          <w:color w:val="000000" w:themeColor="text1"/>
        </w:rPr>
        <w:t>LEGENDS:</w:t>
      </w:r>
    </w:p>
    <w:p w14:paraId="4DE78794" w14:textId="7A255593" w:rsidR="0062697A" w:rsidRPr="00D81CB8" w:rsidRDefault="0062697A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 xml:space="preserve">Figure 1: </w:t>
      </w:r>
      <w:r w:rsidR="00CB012D" w:rsidRPr="00D81CB8">
        <w:rPr>
          <w:rFonts w:asciiTheme="minorHAnsi" w:hAnsiTheme="minorHAnsi" w:cstheme="minorHAnsi"/>
          <w:b/>
          <w:color w:val="000000" w:themeColor="text1"/>
        </w:rPr>
        <w:t xml:space="preserve">Neurite outgrowth is modulated by </w:t>
      </w:r>
      <w:r w:rsidRPr="00D81CB8">
        <w:rPr>
          <w:rFonts w:asciiTheme="minorHAnsi" w:hAnsiTheme="minorHAnsi" w:cstheme="minorHAnsi"/>
          <w:b/>
          <w:color w:val="000000" w:themeColor="text1"/>
        </w:rPr>
        <w:t xml:space="preserve">Cyto D </w:t>
      </w:r>
      <w:r w:rsidR="00867166" w:rsidRPr="00D81CB8">
        <w:rPr>
          <w:rFonts w:asciiTheme="minorHAnsi" w:hAnsiTheme="minorHAnsi" w:cstheme="minorHAnsi"/>
          <w:b/>
          <w:color w:val="000000" w:themeColor="text1"/>
        </w:rPr>
        <w:t>and</w:t>
      </w:r>
      <w:r w:rsidRPr="00D81CB8">
        <w:rPr>
          <w:rFonts w:asciiTheme="minorHAnsi" w:hAnsiTheme="minorHAnsi" w:cstheme="minorHAnsi"/>
          <w:b/>
          <w:color w:val="000000" w:themeColor="text1"/>
        </w:rPr>
        <w:t xml:space="preserve"> NGF.</w:t>
      </w:r>
      <w:r w:rsidRPr="00D81CB8">
        <w:rPr>
          <w:rFonts w:asciiTheme="minorHAnsi" w:hAnsiTheme="minorHAnsi" w:cstheme="minorHAnsi"/>
          <w:color w:val="000000" w:themeColor="text1"/>
        </w:rPr>
        <w:t xml:space="preserve"> E18 rat cortical neurons were transfected </w:t>
      </w:r>
      <w:r w:rsidR="00187FFD" w:rsidRPr="00D81CB8">
        <w:rPr>
          <w:rFonts w:asciiTheme="minorHAnsi" w:hAnsiTheme="minorHAnsi" w:cstheme="minorHAnsi"/>
          <w:color w:val="000000" w:themeColor="text1"/>
        </w:rPr>
        <w:t>on</w:t>
      </w:r>
      <w:r w:rsidRPr="00D81CB8">
        <w:rPr>
          <w:rFonts w:asciiTheme="minorHAnsi" w:hAnsiTheme="minorHAnsi" w:cstheme="minorHAnsi"/>
          <w:color w:val="000000" w:themeColor="text1"/>
        </w:rPr>
        <w:t xml:space="preserve"> DIV2 with an EGFP expression vector. </w:t>
      </w:r>
      <w:r w:rsidR="00F506CC" w:rsidRPr="00D81CB8">
        <w:rPr>
          <w:rFonts w:asciiTheme="minorHAnsi" w:hAnsiTheme="minorHAnsi" w:cstheme="minorHAnsi"/>
          <w:color w:val="000000" w:themeColor="text1"/>
        </w:rPr>
        <w:t>6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F506CC" w:rsidRPr="00D81CB8">
        <w:rPr>
          <w:rFonts w:asciiTheme="minorHAnsi" w:hAnsiTheme="minorHAnsi" w:cstheme="minorHAnsi"/>
          <w:color w:val="000000" w:themeColor="text1"/>
        </w:rPr>
        <w:t>h</w:t>
      </w:r>
      <w:r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F506CC" w:rsidRPr="00D81CB8">
        <w:rPr>
          <w:rFonts w:asciiTheme="minorHAnsi" w:hAnsiTheme="minorHAnsi" w:cstheme="minorHAnsi"/>
          <w:color w:val="000000" w:themeColor="text1"/>
        </w:rPr>
        <w:t>post-</w:t>
      </w:r>
      <w:r w:rsidRPr="00D81CB8">
        <w:rPr>
          <w:rFonts w:asciiTheme="minorHAnsi" w:hAnsiTheme="minorHAnsi" w:cstheme="minorHAnsi"/>
          <w:color w:val="000000" w:themeColor="text1"/>
        </w:rPr>
        <w:t>transfection, the cells were treated with (</w:t>
      </w:r>
      <w:r w:rsidRPr="00D17ABC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D81CB8">
        <w:rPr>
          <w:rFonts w:asciiTheme="minorHAnsi" w:hAnsiTheme="minorHAnsi" w:cstheme="minorHAnsi"/>
          <w:color w:val="000000" w:themeColor="text1"/>
        </w:rPr>
        <w:t>) 0-0.5 µg/mL Cyto D or (</w:t>
      </w:r>
      <w:r w:rsidRPr="00D17ABC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D81CB8">
        <w:rPr>
          <w:rFonts w:asciiTheme="minorHAnsi" w:hAnsiTheme="minorHAnsi" w:cstheme="minorHAnsi"/>
          <w:color w:val="000000" w:themeColor="text1"/>
        </w:rPr>
        <w:t>) 0-100 ng/mL NGF</w:t>
      </w:r>
      <w:r w:rsidR="003F033A" w:rsidRPr="00D81CB8">
        <w:rPr>
          <w:rFonts w:asciiTheme="minorHAnsi" w:hAnsiTheme="minorHAnsi" w:cstheme="minorHAnsi"/>
          <w:color w:val="000000" w:themeColor="text1"/>
        </w:rPr>
        <w:t xml:space="preserve"> for 24 h</w:t>
      </w:r>
      <w:r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3F033A" w:rsidRPr="00D81CB8">
        <w:rPr>
          <w:rFonts w:asciiTheme="minorHAnsi" w:hAnsiTheme="minorHAnsi" w:cstheme="minorHAnsi"/>
          <w:color w:val="000000" w:themeColor="text1"/>
        </w:rPr>
        <w:t>T</w:t>
      </w:r>
      <w:r w:rsidRPr="00D81CB8">
        <w:rPr>
          <w:rFonts w:asciiTheme="minorHAnsi" w:hAnsiTheme="minorHAnsi" w:cstheme="minorHAnsi"/>
          <w:color w:val="000000" w:themeColor="text1"/>
        </w:rPr>
        <w:t>hen</w:t>
      </w:r>
      <w:r w:rsidR="003F033A" w:rsidRPr="00D81CB8">
        <w:rPr>
          <w:rFonts w:asciiTheme="minorHAnsi" w:hAnsiTheme="minorHAnsi" w:cstheme="minorHAnsi"/>
          <w:color w:val="000000" w:themeColor="text1"/>
        </w:rPr>
        <w:t xml:space="preserve"> the neurons</w:t>
      </w:r>
      <w:r w:rsidRPr="00D81CB8">
        <w:rPr>
          <w:rFonts w:asciiTheme="minorHAnsi" w:hAnsiTheme="minorHAnsi" w:cstheme="minorHAnsi"/>
          <w:color w:val="000000" w:themeColor="text1"/>
        </w:rPr>
        <w:t xml:space="preserve"> were fixed and imaged accordingly. Images were captured with </w:t>
      </w:r>
      <w:r w:rsidR="00D653A7" w:rsidRPr="00D81CB8">
        <w:rPr>
          <w:rFonts w:asciiTheme="minorHAnsi" w:hAnsiTheme="minorHAnsi" w:cstheme="minorHAnsi"/>
          <w:color w:val="000000" w:themeColor="text1"/>
        </w:rPr>
        <w:t>40</w:t>
      </w:r>
      <w:r w:rsidR="00D653A7">
        <w:rPr>
          <w:rFonts w:asciiTheme="minorHAnsi" w:hAnsiTheme="minorHAnsi" w:cstheme="minorHAnsi"/>
          <w:color w:val="000000" w:themeColor="text1"/>
        </w:rPr>
        <w:t>x</w:t>
      </w:r>
      <w:r w:rsidR="00D653A7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objective using an epi-fluorescence microscope and the length of the longest neurite from the cell body to the tip of the growth cone was measured by using ImageJ with </w:t>
      </w:r>
      <w:r w:rsidR="00B454E8" w:rsidRPr="00D81CB8">
        <w:rPr>
          <w:rFonts w:asciiTheme="minorHAnsi" w:hAnsiTheme="minorHAnsi" w:cstheme="minorHAnsi"/>
          <w:color w:val="000000" w:themeColor="text1"/>
        </w:rPr>
        <w:t>the</w:t>
      </w:r>
      <w:r w:rsidR="00CD048B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NeuronJ plugin. Three independent experiments were performed and at least 40 </w:t>
      </w:r>
      <w:r w:rsidR="00002A94" w:rsidRPr="00D81CB8">
        <w:rPr>
          <w:rFonts w:asciiTheme="minorHAnsi" w:hAnsiTheme="minorHAnsi" w:cstheme="minorHAnsi"/>
          <w:color w:val="000000" w:themeColor="text1"/>
        </w:rPr>
        <w:t>neuron</w:t>
      </w:r>
      <w:r w:rsidRPr="00D81CB8">
        <w:rPr>
          <w:rFonts w:asciiTheme="minorHAnsi" w:hAnsiTheme="minorHAnsi" w:cstheme="minorHAnsi"/>
          <w:color w:val="000000" w:themeColor="text1"/>
        </w:rPr>
        <w:t xml:space="preserve">s were measured in each </w:t>
      </w:r>
      <w:r w:rsidR="00002A94" w:rsidRPr="00D81CB8">
        <w:rPr>
          <w:rFonts w:asciiTheme="minorHAnsi" w:hAnsiTheme="minorHAnsi" w:cstheme="minorHAnsi"/>
          <w:color w:val="000000" w:themeColor="text1"/>
        </w:rPr>
        <w:t>group</w:t>
      </w:r>
      <w:r w:rsidRPr="00D81CB8">
        <w:rPr>
          <w:rFonts w:asciiTheme="minorHAnsi" w:hAnsiTheme="minorHAnsi" w:cstheme="minorHAnsi"/>
          <w:color w:val="000000" w:themeColor="text1"/>
        </w:rPr>
        <w:t>. The bar chart showed the fold change in mean neurite length. Unpaired t-test was adopted for the statistical analysis. *p&lt;0.001, **p&lt;0.05 Error bars were S.E.M.</w:t>
      </w:r>
    </w:p>
    <w:p w14:paraId="6D08D1D0" w14:textId="77777777" w:rsidR="0062697A" w:rsidRPr="00D81CB8" w:rsidRDefault="0062697A" w:rsidP="00D17ABC">
      <w:pPr>
        <w:rPr>
          <w:rFonts w:asciiTheme="minorHAnsi" w:hAnsiTheme="minorHAnsi" w:cstheme="minorHAnsi"/>
          <w:color w:val="000000" w:themeColor="text1"/>
        </w:rPr>
      </w:pPr>
    </w:p>
    <w:p w14:paraId="5C831A46" w14:textId="0BC1B671" w:rsidR="00586A4E" w:rsidRPr="00D81CB8" w:rsidRDefault="00586A4E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62697A" w:rsidRPr="00D81CB8">
        <w:rPr>
          <w:rFonts w:asciiTheme="minorHAnsi" w:hAnsiTheme="minorHAnsi" w:cstheme="minorHAnsi"/>
          <w:b/>
          <w:color w:val="000000" w:themeColor="text1"/>
        </w:rPr>
        <w:t>2</w:t>
      </w:r>
      <w:r w:rsidRPr="00D81CB8">
        <w:rPr>
          <w:rFonts w:asciiTheme="minorHAnsi" w:hAnsiTheme="minorHAnsi" w:cstheme="minorHAnsi"/>
          <w:b/>
          <w:color w:val="000000" w:themeColor="text1"/>
        </w:rPr>
        <w:t>: FE65 stimulates neurite outgrowth.</w:t>
      </w:r>
      <w:r w:rsidRPr="00D81CB8">
        <w:rPr>
          <w:rFonts w:asciiTheme="minorHAnsi" w:hAnsiTheme="minorHAnsi" w:cstheme="minorHAnsi"/>
          <w:color w:val="000000" w:themeColor="text1"/>
        </w:rPr>
        <w:t xml:space="preserve"> E18 rat cortical neurons were transfected </w:t>
      </w:r>
      <w:r w:rsidR="00187FFD" w:rsidRPr="00D81CB8">
        <w:rPr>
          <w:rFonts w:asciiTheme="minorHAnsi" w:hAnsiTheme="minorHAnsi" w:cstheme="minorHAnsi"/>
          <w:color w:val="000000" w:themeColor="text1"/>
        </w:rPr>
        <w:t>on</w:t>
      </w:r>
      <w:r w:rsidRPr="00D81CB8">
        <w:rPr>
          <w:rFonts w:asciiTheme="minorHAnsi" w:hAnsiTheme="minorHAnsi" w:cstheme="minorHAnsi"/>
          <w:color w:val="000000" w:themeColor="text1"/>
        </w:rPr>
        <w:t xml:space="preserve"> DIV2 with either empty vector control (EV) or FE65 together with an EGFP expression vector. Cells were fixed and imaged 24</w:t>
      </w:r>
      <w:r w:rsidR="00C96C5B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BA3B2E" w:rsidRPr="00D81CB8">
        <w:rPr>
          <w:rFonts w:asciiTheme="minorHAnsi" w:hAnsiTheme="minorHAnsi" w:cstheme="minorHAnsi"/>
          <w:color w:val="000000" w:themeColor="text1"/>
        </w:rPr>
        <w:t>h</w:t>
      </w:r>
      <w:r w:rsidRPr="00D81CB8">
        <w:rPr>
          <w:rFonts w:asciiTheme="minorHAnsi" w:hAnsiTheme="minorHAnsi" w:cstheme="minorHAnsi"/>
          <w:color w:val="000000" w:themeColor="text1"/>
        </w:rPr>
        <w:t xml:space="preserve"> after transfection. (</w:t>
      </w:r>
      <w:r w:rsidRPr="00D17ABC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D81CB8">
        <w:rPr>
          <w:rFonts w:asciiTheme="minorHAnsi" w:hAnsiTheme="minorHAnsi" w:cstheme="minorHAnsi"/>
          <w:color w:val="000000" w:themeColor="text1"/>
        </w:rPr>
        <w:t>) The</w:t>
      </w:r>
      <w:r w:rsidR="007B46CA" w:rsidRPr="00D81CB8">
        <w:rPr>
          <w:rFonts w:asciiTheme="minorHAnsi" w:hAnsiTheme="minorHAnsi" w:cstheme="minorHAnsi"/>
          <w:color w:val="000000" w:themeColor="text1"/>
        </w:rPr>
        <w:t xml:space="preserve"> transfected neurons were counterstained </w:t>
      </w:r>
      <w:r w:rsidR="009A1F31" w:rsidRPr="00D81CB8">
        <w:rPr>
          <w:rFonts w:asciiTheme="minorHAnsi" w:hAnsiTheme="minorHAnsi" w:cstheme="minorHAnsi"/>
          <w:color w:val="000000" w:themeColor="text1"/>
        </w:rPr>
        <w:t>with anti-FE65 antibody</w:t>
      </w:r>
      <w:r w:rsidR="00E839F7" w:rsidRPr="00D81CB8">
        <w:rPr>
          <w:rFonts w:asciiTheme="minorHAnsi" w:hAnsiTheme="minorHAnsi" w:cstheme="minorHAnsi"/>
          <w:color w:val="000000" w:themeColor="text1"/>
        </w:rPr>
        <w:t xml:space="preserve"> and</w:t>
      </w:r>
      <w:r w:rsidR="009A1F31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E839F7" w:rsidRPr="00D81CB8">
        <w:rPr>
          <w:rFonts w:asciiTheme="minorHAnsi" w:hAnsiTheme="minorHAnsi" w:cstheme="minorHAnsi"/>
          <w:color w:val="000000" w:themeColor="text1"/>
        </w:rPr>
        <w:t>t</w:t>
      </w:r>
      <w:r w:rsidR="009A1F31" w:rsidRPr="00D81CB8">
        <w:rPr>
          <w:rFonts w:asciiTheme="minorHAnsi" w:hAnsiTheme="minorHAnsi" w:cstheme="minorHAnsi"/>
          <w:color w:val="000000" w:themeColor="text1"/>
        </w:rPr>
        <w:t>he</w:t>
      </w:r>
      <w:r w:rsidRPr="00D81CB8">
        <w:rPr>
          <w:rFonts w:asciiTheme="minorHAnsi" w:hAnsiTheme="minorHAnsi" w:cstheme="minorHAnsi"/>
          <w:color w:val="000000" w:themeColor="text1"/>
        </w:rPr>
        <w:t xml:space="preserve"> number of </w:t>
      </w:r>
      <w:r w:rsidR="002341A2" w:rsidRPr="00D81CB8">
        <w:rPr>
          <w:rFonts w:asciiTheme="minorHAnsi" w:hAnsiTheme="minorHAnsi" w:cstheme="minorHAnsi"/>
          <w:color w:val="000000" w:themeColor="text1"/>
        </w:rPr>
        <w:t xml:space="preserve">cells with </w:t>
      </w:r>
      <w:r w:rsidR="00CC41CB" w:rsidRPr="00D81CB8">
        <w:rPr>
          <w:rFonts w:asciiTheme="minorHAnsi" w:hAnsiTheme="minorHAnsi" w:cstheme="minorHAnsi"/>
          <w:color w:val="000000" w:themeColor="text1"/>
        </w:rPr>
        <w:t>E</w:t>
      </w:r>
      <w:r w:rsidR="002341A2" w:rsidRPr="00D81CB8">
        <w:rPr>
          <w:rFonts w:asciiTheme="minorHAnsi" w:hAnsiTheme="minorHAnsi" w:cstheme="minorHAnsi"/>
          <w:color w:val="000000" w:themeColor="text1"/>
        </w:rPr>
        <w:t xml:space="preserve">GFP </w:t>
      </w:r>
      <w:r w:rsidR="00CC41CB" w:rsidRPr="00D81CB8">
        <w:rPr>
          <w:rFonts w:asciiTheme="minorHAnsi" w:hAnsiTheme="minorHAnsi" w:cstheme="minorHAnsi"/>
          <w:color w:val="000000" w:themeColor="text1"/>
        </w:rPr>
        <w:t xml:space="preserve">or FE65 </w:t>
      </w:r>
      <w:r w:rsidR="00554C9F" w:rsidRPr="00D81CB8">
        <w:rPr>
          <w:rFonts w:asciiTheme="minorHAnsi" w:hAnsiTheme="minorHAnsi" w:cstheme="minorHAnsi"/>
          <w:color w:val="000000" w:themeColor="text1"/>
        </w:rPr>
        <w:t>singly transfected</w:t>
      </w:r>
      <w:r w:rsidR="00CC41CB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3C229B" w:rsidRPr="00D81CB8">
        <w:rPr>
          <w:rFonts w:asciiTheme="minorHAnsi" w:hAnsiTheme="minorHAnsi" w:cstheme="minorHAnsi"/>
          <w:color w:val="000000" w:themeColor="text1"/>
        </w:rPr>
        <w:t xml:space="preserve">and </w:t>
      </w:r>
      <w:r w:rsidR="00CC41CB" w:rsidRPr="00D81CB8">
        <w:rPr>
          <w:rFonts w:asciiTheme="minorHAnsi" w:hAnsiTheme="minorHAnsi" w:cstheme="minorHAnsi"/>
          <w:color w:val="000000" w:themeColor="text1"/>
        </w:rPr>
        <w:t>E</w:t>
      </w:r>
      <w:r w:rsidR="003C229B" w:rsidRPr="00D81CB8">
        <w:rPr>
          <w:rFonts w:asciiTheme="minorHAnsi" w:hAnsiTheme="minorHAnsi" w:cstheme="minorHAnsi"/>
          <w:color w:val="000000" w:themeColor="text1"/>
        </w:rPr>
        <w:t xml:space="preserve">GFP + FE65 </w:t>
      </w:r>
      <w:r w:rsidR="00CC41CB" w:rsidRPr="00D81CB8">
        <w:rPr>
          <w:rFonts w:asciiTheme="minorHAnsi" w:hAnsiTheme="minorHAnsi" w:cstheme="minorHAnsi"/>
          <w:color w:val="000000" w:themeColor="text1"/>
        </w:rPr>
        <w:t xml:space="preserve">co-transfected </w:t>
      </w:r>
      <w:r w:rsidRPr="00D81CB8">
        <w:rPr>
          <w:rFonts w:asciiTheme="minorHAnsi" w:hAnsiTheme="minorHAnsi" w:cstheme="minorHAnsi"/>
          <w:color w:val="000000" w:themeColor="text1"/>
        </w:rPr>
        <w:t>were counted</w:t>
      </w:r>
      <w:r w:rsidR="00E839F7" w:rsidRPr="00D81CB8">
        <w:rPr>
          <w:rFonts w:asciiTheme="minorHAnsi" w:hAnsiTheme="minorHAnsi" w:cstheme="minorHAnsi"/>
          <w:color w:val="000000" w:themeColor="text1"/>
        </w:rPr>
        <w:t>.</w:t>
      </w:r>
      <w:r w:rsidR="00961F98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BB5AAB" w:rsidRPr="00D81CB8">
        <w:rPr>
          <w:rFonts w:asciiTheme="minorHAnsi" w:hAnsiTheme="minorHAnsi" w:cstheme="minorHAnsi"/>
          <w:color w:val="000000" w:themeColor="text1"/>
        </w:rPr>
        <w:t>Th</w:t>
      </w:r>
      <w:r w:rsidR="00A03EEB" w:rsidRPr="00D81CB8">
        <w:rPr>
          <w:rFonts w:asciiTheme="minorHAnsi" w:hAnsiTheme="minorHAnsi" w:cstheme="minorHAnsi"/>
          <w:color w:val="000000" w:themeColor="text1"/>
        </w:rPr>
        <w:t xml:space="preserve">ree independent experiments were performed and at least 100 cells were counted in each experiment. </w:t>
      </w:r>
      <w:r w:rsidR="002341A2" w:rsidRPr="00D81CB8">
        <w:rPr>
          <w:rFonts w:asciiTheme="minorHAnsi" w:hAnsiTheme="minorHAnsi" w:cstheme="minorHAnsi"/>
          <w:color w:val="000000" w:themeColor="text1"/>
        </w:rPr>
        <w:t>Data</w:t>
      </w:r>
      <w:r w:rsidR="008749C9" w:rsidRPr="00D81CB8">
        <w:rPr>
          <w:rFonts w:asciiTheme="minorHAnsi" w:hAnsiTheme="minorHAnsi" w:cstheme="minorHAnsi"/>
          <w:color w:val="000000" w:themeColor="text1"/>
        </w:rPr>
        <w:t xml:space="preserve"> were expressed </w:t>
      </w:r>
      <w:r w:rsidR="008749C9" w:rsidRPr="00D81CB8">
        <w:rPr>
          <w:rFonts w:asciiTheme="minorHAnsi" w:hAnsiTheme="minorHAnsi" w:cstheme="minorHAnsi"/>
          <w:color w:val="000000" w:themeColor="text1"/>
        </w:rPr>
        <w:lastRenderedPageBreak/>
        <w:t xml:space="preserve">as </w:t>
      </w:r>
      <w:r w:rsidR="00074747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="008749C9" w:rsidRPr="00D81CB8">
        <w:rPr>
          <w:rFonts w:asciiTheme="minorHAnsi" w:hAnsiTheme="minorHAnsi" w:cstheme="minorHAnsi"/>
          <w:noProof/>
          <w:color w:val="000000" w:themeColor="text1"/>
        </w:rPr>
        <w:t>percentage</w:t>
      </w:r>
      <w:r w:rsidR="008749C9" w:rsidRPr="00D81CB8">
        <w:rPr>
          <w:rFonts w:asciiTheme="minorHAnsi" w:hAnsiTheme="minorHAnsi" w:cstheme="minorHAnsi"/>
          <w:color w:val="000000" w:themeColor="text1"/>
        </w:rPr>
        <w:t xml:space="preserve"> of cells with </w:t>
      </w:r>
      <w:r w:rsidR="00554C9F" w:rsidRPr="00D81CB8">
        <w:rPr>
          <w:rFonts w:asciiTheme="minorHAnsi" w:hAnsiTheme="minorHAnsi" w:cstheme="minorHAnsi"/>
          <w:color w:val="000000" w:themeColor="text1"/>
        </w:rPr>
        <w:t>E</w:t>
      </w:r>
      <w:r w:rsidR="008749C9" w:rsidRPr="00D81CB8">
        <w:rPr>
          <w:rFonts w:asciiTheme="minorHAnsi" w:hAnsiTheme="minorHAnsi" w:cstheme="minorHAnsi"/>
          <w:color w:val="000000" w:themeColor="text1"/>
        </w:rPr>
        <w:t xml:space="preserve">GFP and </w:t>
      </w:r>
      <w:r w:rsidR="00554C9F" w:rsidRPr="00D81CB8">
        <w:rPr>
          <w:rFonts w:asciiTheme="minorHAnsi" w:hAnsiTheme="minorHAnsi" w:cstheme="minorHAnsi"/>
          <w:color w:val="000000" w:themeColor="text1"/>
        </w:rPr>
        <w:t>E</w:t>
      </w:r>
      <w:r w:rsidR="008749C9" w:rsidRPr="00D81CB8">
        <w:rPr>
          <w:rFonts w:asciiTheme="minorHAnsi" w:hAnsiTheme="minorHAnsi" w:cstheme="minorHAnsi"/>
          <w:color w:val="000000" w:themeColor="text1"/>
        </w:rPr>
        <w:t>GFP + FE65</w:t>
      </w:r>
      <w:r w:rsidR="005F0ECE" w:rsidRPr="00D81CB8">
        <w:rPr>
          <w:rFonts w:asciiTheme="minorHAnsi" w:hAnsiTheme="minorHAnsi" w:cstheme="minorHAnsi"/>
          <w:color w:val="000000" w:themeColor="text1"/>
        </w:rPr>
        <w:t xml:space="preserve"> signals. *p&lt;0.001</w:t>
      </w:r>
      <w:r w:rsidR="002341A2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="005F7B3A" w:rsidRPr="00D81CB8">
        <w:rPr>
          <w:rFonts w:asciiTheme="minorHAnsi" w:hAnsiTheme="minorHAnsi" w:cstheme="minorHAnsi"/>
          <w:color w:val="000000" w:themeColor="text1"/>
        </w:rPr>
        <w:t xml:space="preserve">Error bars </w:t>
      </w:r>
      <w:r w:rsidR="009E1B04" w:rsidRPr="00D81CB8">
        <w:rPr>
          <w:rFonts w:asciiTheme="minorHAnsi" w:hAnsiTheme="minorHAnsi" w:cstheme="minorHAnsi"/>
          <w:color w:val="000000" w:themeColor="text1"/>
        </w:rPr>
        <w:t>were</w:t>
      </w:r>
      <w:r w:rsidR="005F7B3A" w:rsidRPr="00D81CB8">
        <w:rPr>
          <w:rFonts w:asciiTheme="minorHAnsi" w:hAnsiTheme="minorHAnsi" w:cstheme="minorHAnsi"/>
          <w:color w:val="000000" w:themeColor="text1"/>
        </w:rPr>
        <w:t xml:space="preserve"> S</w:t>
      </w:r>
      <w:r w:rsidR="00BE6DE2" w:rsidRPr="00D81CB8">
        <w:rPr>
          <w:rFonts w:asciiTheme="minorHAnsi" w:hAnsiTheme="minorHAnsi" w:cstheme="minorHAnsi"/>
          <w:color w:val="000000" w:themeColor="text1"/>
        </w:rPr>
        <w:t>.</w:t>
      </w:r>
      <w:r w:rsidR="005F7B3A" w:rsidRPr="00D81CB8">
        <w:rPr>
          <w:rFonts w:asciiTheme="minorHAnsi" w:hAnsiTheme="minorHAnsi" w:cstheme="minorHAnsi"/>
          <w:color w:val="000000" w:themeColor="text1"/>
        </w:rPr>
        <w:t xml:space="preserve">D. </w:t>
      </w:r>
      <w:r w:rsidRPr="00D81CB8">
        <w:rPr>
          <w:rFonts w:asciiTheme="minorHAnsi" w:hAnsiTheme="minorHAnsi" w:cstheme="minorHAnsi"/>
          <w:color w:val="000000" w:themeColor="text1"/>
        </w:rPr>
        <w:t>(</w:t>
      </w:r>
      <w:r w:rsidRPr="00D17ABC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D81CB8">
        <w:rPr>
          <w:rFonts w:asciiTheme="minorHAnsi" w:hAnsiTheme="minorHAnsi" w:cstheme="minorHAnsi"/>
          <w:color w:val="000000" w:themeColor="text1"/>
        </w:rPr>
        <w:t>) The length of the longest neurite</w:t>
      </w:r>
      <w:r w:rsidR="005F0ECE" w:rsidRPr="00D81CB8">
        <w:rPr>
          <w:rFonts w:asciiTheme="minorHAnsi" w:hAnsiTheme="minorHAnsi" w:cstheme="minorHAnsi"/>
          <w:color w:val="000000" w:themeColor="text1"/>
        </w:rPr>
        <w:t xml:space="preserve"> from the cell body to the tip of the growth cone</w:t>
      </w:r>
      <w:r w:rsidRPr="00D81CB8">
        <w:rPr>
          <w:rFonts w:asciiTheme="minorHAnsi" w:hAnsiTheme="minorHAnsi" w:cstheme="minorHAnsi"/>
          <w:color w:val="000000" w:themeColor="text1"/>
        </w:rPr>
        <w:t xml:space="preserve"> was measured by using ImageJ with </w:t>
      </w:r>
      <w:r w:rsidR="00C4415F" w:rsidRPr="00D81CB8">
        <w:rPr>
          <w:rFonts w:asciiTheme="minorHAnsi" w:hAnsiTheme="minorHAnsi" w:cstheme="minorHAnsi"/>
          <w:color w:val="000000" w:themeColor="text1"/>
        </w:rPr>
        <w:t xml:space="preserve">the </w:t>
      </w:r>
      <w:r w:rsidRPr="00D81CB8">
        <w:rPr>
          <w:rFonts w:asciiTheme="minorHAnsi" w:hAnsiTheme="minorHAnsi" w:cstheme="minorHAnsi"/>
          <w:color w:val="000000" w:themeColor="text1"/>
        </w:rPr>
        <w:t>NeuronJ plugin. Representative neuron images were shown</w:t>
      </w:r>
      <w:r w:rsidR="003A163C" w:rsidRPr="00D81CB8">
        <w:rPr>
          <w:rFonts w:asciiTheme="minorHAnsi" w:hAnsiTheme="minorHAnsi" w:cstheme="minorHAnsi"/>
          <w:color w:val="000000" w:themeColor="text1"/>
        </w:rPr>
        <w:t xml:space="preserve"> in the right panel</w:t>
      </w:r>
      <w:r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F263F3" w:rsidRPr="00D81CB8">
        <w:rPr>
          <w:rFonts w:asciiTheme="minorHAnsi" w:hAnsiTheme="minorHAnsi" w:cstheme="minorHAnsi"/>
          <w:color w:val="000000" w:themeColor="text1"/>
        </w:rPr>
        <w:t>FE65 was stained by a goat anti-FE65 antibody</w:t>
      </w:r>
      <w:r w:rsidR="00BA038C">
        <w:rPr>
          <w:rFonts w:asciiTheme="minorHAnsi" w:hAnsiTheme="minorHAnsi" w:cstheme="minorHAnsi"/>
          <w:color w:val="000000" w:themeColor="text1"/>
        </w:rPr>
        <w:t xml:space="preserve"> as described</w:t>
      </w:r>
      <w:r w:rsidR="00BA038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V1bmc8L0F1dGhvcj48WWVhcj4yMDE0PC9ZZWFyPjxS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</w:fldData>
        </w:fldChar>
      </w:r>
      <w:r w:rsidR="0075114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5114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V1bmc8L0F1dGhvcj48WWVhcj4yMDE0PC9ZZWFyPjxS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</w:fldData>
        </w:fldChar>
      </w:r>
      <w:r w:rsidR="0075114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51142">
        <w:rPr>
          <w:rFonts w:asciiTheme="minorHAnsi" w:hAnsiTheme="minorHAnsi" w:cstheme="minorHAnsi"/>
          <w:color w:val="000000" w:themeColor="text1"/>
        </w:rPr>
      </w:r>
      <w:r w:rsidR="00751142">
        <w:rPr>
          <w:rFonts w:asciiTheme="minorHAnsi" w:hAnsiTheme="minorHAnsi" w:cstheme="minorHAnsi"/>
          <w:color w:val="000000" w:themeColor="text1"/>
        </w:rPr>
        <w:fldChar w:fldCharType="end"/>
      </w:r>
      <w:r w:rsidR="00BA038C">
        <w:rPr>
          <w:rFonts w:asciiTheme="minorHAnsi" w:hAnsiTheme="minorHAnsi" w:cstheme="minorHAnsi"/>
          <w:color w:val="000000" w:themeColor="text1"/>
        </w:rPr>
      </w:r>
      <w:r w:rsidR="00BA038C">
        <w:rPr>
          <w:rFonts w:asciiTheme="minorHAnsi" w:hAnsiTheme="minorHAnsi" w:cstheme="minorHAnsi"/>
          <w:color w:val="000000" w:themeColor="text1"/>
        </w:rPr>
        <w:fldChar w:fldCharType="separate"/>
      </w:r>
      <w:r w:rsidR="00751142" w:rsidRPr="00751142">
        <w:rPr>
          <w:rFonts w:asciiTheme="minorHAnsi" w:hAnsiTheme="minorHAnsi" w:cstheme="minorHAnsi"/>
          <w:noProof/>
          <w:color w:val="000000" w:themeColor="text1"/>
          <w:vertAlign w:val="superscript"/>
        </w:rPr>
        <w:t>8,17</w:t>
      </w:r>
      <w:r w:rsidR="00BA038C">
        <w:rPr>
          <w:rFonts w:asciiTheme="minorHAnsi" w:hAnsiTheme="minorHAnsi" w:cstheme="minorHAnsi"/>
          <w:color w:val="000000" w:themeColor="text1"/>
        </w:rPr>
        <w:fldChar w:fldCharType="end"/>
      </w:r>
      <w:r w:rsidR="00F263F3" w:rsidRPr="00D81CB8">
        <w:rPr>
          <w:rFonts w:asciiTheme="minorHAnsi" w:hAnsiTheme="minorHAnsi" w:cstheme="minorHAnsi"/>
          <w:color w:val="000000" w:themeColor="text1"/>
        </w:rPr>
        <w:t xml:space="preserve">. </w:t>
      </w:r>
      <w:r w:rsidR="005F0ECE" w:rsidRPr="00D81CB8">
        <w:rPr>
          <w:rFonts w:asciiTheme="minorHAnsi" w:hAnsiTheme="minorHAnsi" w:cstheme="minorHAnsi"/>
          <w:color w:val="000000" w:themeColor="text1"/>
        </w:rPr>
        <w:t>Three independent experiments were performed</w:t>
      </w:r>
      <w:r w:rsidR="00832E7C" w:rsidRPr="00D81CB8">
        <w:rPr>
          <w:rFonts w:asciiTheme="minorHAnsi" w:hAnsiTheme="minorHAnsi" w:cstheme="minorHAnsi"/>
          <w:color w:val="000000" w:themeColor="text1"/>
        </w:rPr>
        <w:t xml:space="preserve"> and at least 40 </w:t>
      </w:r>
      <w:r w:rsidR="0019789B" w:rsidRPr="00D81CB8">
        <w:rPr>
          <w:rFonts w:asciiTheme="minorHAnsi" w:hAnsiTheme="minorHAnsi" w:cstheme="minorHAnsi"/>
          <w:color w:val="000000" w:themeColor="text1"/>
        </w:rPr>
        <w:t>neuron</w:t>
      </w:r>
      <w:r w:rsidR="00832E7C" w:rsidRPr="00D81CB8">
        <w:rPr>
          <w:rFonts w:asciiTheme="minorHAnsi" w:hAnsiTheme="minorHAnsi" w:cstheme="minorHAnsi"/>
          <w:color w:val="000000" w:themeColor="text1"/>
        </w:rPr>
        <w:t>s were measured per transfection.</w:t>
      </w:r>
      <w:r w:rsidR="00CB0414" w:rsidRPr="00D81CB8">
        <w:rPr>
          <w:rFonts w:asciiTheme="minorHAnsi" w:hAnsiTheme="minorHAnsi" w:cstheme="minorHAnsi"/>
          <w:color w:val="000000" w:themeColor="text1"/>
        </w:rPr>
        <w:t xml:space="preserve"> </w:t>
      </w:r>
      <w:r w:rsidRPr="00D81CB8">
        <w:rPr>
          <w:rFonts w:asciiTheme="minorHAnsi" w:hAnsiTheme="minorHAnsi" w:cstheme="minorHAnsi"/>
          <w:color w:val="000000" w:themeColor="text1"/>
        </w:rPr>
        <w:t xml:space="preserve">The bar chart showed the fold change in mean neurite length. </w:t>
      </w:r>
      <w:r w:rsidR="00267625" w:rsidRPr="00D81CB8">
        <w:rPr>
          <w:rFonts w:asciiTheme="minorHAnsi" w:hAnsiTheme="minorHAnsi" w:cstheme="minorHAnsi"/>
          <w:color w:val="000000" w:themeColor="text1"/>
        </w:rPr>
        <w:t>The data were analyzed by u</w:t>
      </w:r>
      <w:r w:rsidRPr="00D81CB8">
        <w:rPr>
          <w:rFonts w:asciiTheme="minorHAnsi" w:hAnsiTheme="minorHAnsi" w:cstheme="minorHAnsi"/>
          <w:color w:val="000000" w:themeColor="text1"/>
        </w:rPr>
        <w:t xml:space="preserve">npaired t-test. *p&lt;0.001 </w:t>
      </w:r>
      <w:r w:rsidR="00CB0414" w:rsidRPr="00D81CB8">
        <w:rPr>
          <w:rFonts w:asciiTheme="minorHAnsi" w:hAnsiTheme="minorHAnsi" w:cstheme="minorHAnsi"/>
          <w:color w:val="000000" w:themeColor="text1"/>
        </w:rPr>
        <w:t xml:space="preserve">Error bars were S.E.M. </w:t>
      </w:r>
      <w:r w:rsidRPr="00D81CB8">
        <w:rPr>
          <w:rFonts w:asciiTheme="minorHAnsi" w:hAnsiTheme="minorHAnsi" w:cstheme="minorHAnsi"/>
          <w:color w:val="000000" w:themeColor="text1"/>
        </w:rPr>
        <w:t>Scale bar was 10 µm.</w:t>
      </w:r>
      <w:r w:rsidR="00B454E8" w:rsidRPr="00D81CB8">
        <w:rPr>
          <w:rFonts w:asciiTheme="minorHAnsi" w:hAnsiTheme="minorHAnsi" w:cstheme="minorHAnsi"/>
          <w:color w:val="000000" w:themeColor="text1"/>
        </w:rPr>
        <w:t xml:space="preserve"> (</w:t>
      </w:r>
      <w:r w:rsidR="00B454E8" w:rsidRPr="00D17ABC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B454E8" w:rsidRPr="00D81CB8">
        <w:rPr>
          <w:rFonts w:asciiTheme="minorHAnsi" w:hAnsiTheme="minorHAnsi" w:cstheme="minorHAnsi"/>
          <w:color w:val="000000" w:themeColor="text1"/>
        </w:rPr>
        <w:t xml:space="preserve">) Western blot analysis of the expression of </w:t>
      </w:r>
      <w:r w:rsidR="00F263F3" w:rsidRPr="00D81CB8">
        <w:rPr>
          <w:rFonts w:asciiTheme="minorHAnsi" w:hAnsiTheme="minorHAnsi" w:cstheme="minorHAnsi"/>
          <w:color w:val="000000" w:themeColor="text1"/>
        </w:rPr>
        <w:t xml:space="preserve">levels of </w:t>
      </w:r>
      <w:r w:rsidR="00B454E8" w:rsidRPr="00D81CB8">
        <w:rPr>
          <w:rFonts w:asciiTheme="minorHAnsi" w:hAnsiTheme="minorHAnsi" w:cstheme="minorHAnsi"/>
          <w:color w:val="000000" w:themeColor="text1"/>
        </w:rPr>
        <w:t xml:space="preserve">EGFP and FE65 </w:t>
      </w:r>
      <w:r w:rsidR="005757DB" w:rsidRPr="00D81CB8">
        <w:rPr>
          <w:rFonts w:asciiTheme="minorHAnsi" w:hAnsiTheme="minorHAnsi" w:cstheme="minorHAnsi"/>
          <w:color w:val="000000" w:themeColor="text1"/>
        </w:rPr>
        <w:t xml:space="preserve">at the post-transfection time points as indicated. </w:t>
      </w:r>
      <w:r w:rsidR="00F263F3" w:rsidRPr="00D81CB8">
        <w:rPr>
          <w:rFonts w:asciiTheme="minorHAnsi" w:hAnsiTheme="minorHAnsi" w:cstheme="minorHAnsi"/>
          <w:color w:val="000000" w:themeColor="text1"/>
        </w:rPr>
        <w:t>EGFP and FE65 were detected by mouse anti-GFP and anti-myc (to FE65 C-terminal myc tag)</w:t>
      </w:r>
      <w:r w:rsidR="008359DF" w:rsidRPr="00D81CB8">
        <w:rPr>
          <w:rFonts w:asciiTheme="minorHAnsi" w:hAnsiTheme="minorHAnsi" w:cstheme="minorHAnsi"/>
          <w:color w:val="000000" w:themeColor="text1"/>
        </w:rPr>
        <w:t xml:space="preserve">, respectively. </w:t>
      </w:r>
      <w:r w:rsidR="005757DB" w:rsidRPr="00D81CB8">
        <w:rPr>
          <w:rFonts w:asciiTheme="minorHAnsi" w:hAnsiTheme="minorHAnsi" w:cstheme="minorHAnsi"/>
          <w:color w:val="000000" w:themeColor="text1"/>
        </w:rPr>
        <w:t>(</w:t>
      </w:r>
      <w:r w:rsidR="005757DB" w:rsidRPr="00D17ABC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5757DB" w:rsidRPr="00D81CB8">
        <w:rPr>
          <w:rFonts w:asciiTheme="minorHAnsi" w:hAnsiTheme="minorHAnsi" w:cstheme="minorHAnsi"/>
          <w:color w:val="000000" w:themeColor="text1"/>
        </w:rPr>
        <w:t xml:space="preserve">) </w:t>
      </w:r>
      <w:r w:rsidR="00F37A2D" w:rsidRPr="00D81CB8">
        <w:rPr>
          <w:rFonts w:asciiTheme="minorHAnsi" w:hAnsiTheme="minorHAnsi" w:cstheme="minorHAnsi"/>
          <w:color w:val="000000" w:themeColor="text1"/>
        </w:rPr>
        <w:t xml:space="preserve">The average neurite length of neurons transfected with </w:t>
      </w:r>
      <w:r w:rsidR="00731F89" w:rsidRPr="00D81CB8">
        <w:rPr>
          <w:rFonts w:asciiTheme="minorHAnsi" w:hAnsiTheme="minorHAnsi" w:cstheme="minorHAnsi"/>
          <w:color w:val="000000" w:themeColor="text1"/>
        </w:rPr>
        <w:t>various amounts</w:t>
      </w:r>
      <w:r w:rsidR="00F37A2D" w:rsidRPr="00D81CB8">
        <w:rPr>
          <w:rFonts w:asciiTheme="minorHAnsi" w:hAnsiTheme="minorHAnsi" w:cstheme="minorHAnsi"/>
          <w:color w:val="000000" w:themeColor="text1"/>
        </w:rPr>
        <w:t xml:space="preserve"> of FE65 </w:t>
      </w:r>
      <w:r w:rsidR="00042A74" w:rsidRPr="00D81CB8">
        <w:rPr>
          <w:rFonts w:asciiTheme="minorHAnsi" w:hAnsiTheme="minorHAnsi" w:cstheme="minorHAnsi"/>
          <w:color w:val="000000" w:themeColor="text1"/>
        </w:rPr>
        <w:t xml:space="preserve">plasmid DNA </w:t>
      </w:r>
      <w:r w:rsidR="00F37A2D" w:rsidRPr="00D81CB8">
        <w:rPr>
          <w:rFonts w:asciiTheme="minorHAnsi" w:hAnsiTheme="minorHAnsi" w:cstheme="minorHAnsi"/>
          <w:color w:val="000000" w:themeColor="text1"/>
        </w:rPr>
        <w:t xml:space="preserve">as indicated. </w:t>
      </w:r>
      <w:r w:rsidR="002D4DC1" w:rsidRPr="00D81CB8">
        <w:rPr>
          <w:rFonts w:asciiTheme="minorHAnsi" w:hAnsiTheme="minorHAnsi" w:cstheme="minorHAnsi"/>
          <w:color w:val="000000" w:themeColor="text1"/>
        </w:rPr>
        <w:t xml:space="preserve">Statistical analyses were performed using one-way ANOVA tests with Bonferroni post-hoc test. </w:t>
      </w:r>
      <w:r w:rsidR="00F37A2D" w:rsidRPr="00D81CB8">
        <w:rPr>
          <w:rFonts w:asciiTheme="minorHAnsi" w:hAnsiTheme="minorHAnsi" w:cstheme="minorHAnsi"/>
          <w:color w:val="000000" w:themeColor="text1"/>
        </w:rPr>
        <w:t>*p&lt;0.001</w:t>
      </w:r>
      <w:r w:rsidR="00042A74" w:rsidRPr="00D81CB8">
        <w:rPr>
          <w:rFonts w:asciiTheme="minorHAnsi" w:hAnsiTheme="minorHAnsi" w:cstheme="minorHAnsi"/>
          <w:color w:val="000000" w:themeColor="text1"/>
        </w:rPr>
        <w:t xml:space="preserve">, </w:t>
      </w:r>
      <w:r w:rsidR="00F37A2D" w:rsidRPr="00D81CB8">
        <w:rPr>
          <w:rFonts w:asciiTheme="minorHAnsi" w:hAnsiTheme="minorHAnsi" w:cstheme="minorHAnsi"/>
          <w:color w:val="000000" w:themeColor="text1"/>
        </w:rPr>
        <w:t>**p&lt;0.0</w:t>
      </w:r>
      <w:r w:rsidR="002D4DC1" w:rsidRPr="00D81CB8">
        <w:rPr>
          <w:rFonts w:asciiTheme="minorHAnsi" w:hAnsiTheme="minorHAnsi" w:cstheme="minorHAnsi"/>
          <w:color w:val="000000" w:themeColor="text1"/>
        </w:rPr>
        <w:t>5.</w:t>
      </w:r>
      <w:r w:rsidR="00F37A2D" w:rsidRPr="00D81CB8">
        <w:rPr>
          <w:rFonts w:asciiTheme="minorHAnsi" w:hAnsiTheme="minorHAnsi" w:cstheme="minorHAnsi"/>
          <w:color w:val="000000" w:themeColor="text1"/>
        </w:rPr>
        <w:t xml:space="preserve"> Error bars were S.E.M. Scale bar was 10 µm. </w:t>
      </w:r>
    </w:p>
    <w:p w14:paraId="76F6CC35" w14:textId="77777777" w:rsidR="00FE22EA" w:rsidRPr="00D81CB8" w:rsidRDefault="00FE22EA" w:rsidP="00D17ABC">
      <w:pPr>
        <w:rPr>
          <w:rFonts w:asciiTheme="minorHAnsi" w:hAnsiTheme="minorHAnsi" w:cstheme="minorHAnsi"/>
          <w:b/>
          <w:color w:val="000000" w:themeColor="text1"/>
        </w:rPr>
      </w:pPr>
    </w:p>
    <w:p w14:paraId="64B8CF78" w14:textId="577AC488" w:rsidR="006305D7" w:rsidRPr="00D81CB8" w:rsidRDefault="006305D7" w:rsidP="00D17ABC">
      <w:pPr>
        <w:rPr>
          <w:rFonts w:asciiTheme="minorHAnsi" w:hAnsiTheme="minorHAnsi" w:cstheme="minorHAnsi"/>
          <w:b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>DISCUSSION</w:t>
      </w:r>
      <w:r w:rsidRPr="00D81CB8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467E0F73" w14:textId="4FB42174" w:rsidR="007071BC" w:rsidRPr="00D81CB8" w:rsidRDefault="007071BC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s stated before, PC12 and its subclones are widely employed for studying neurite extension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because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hey have excellent transfection efficiency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IYXJyaWxsPC9BdXRob3I+PFllYXI+MjAxMTwvWWVhcj48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zMS00ODwvcGFnZXM+PHZvbHVtZT43NTg8L3ZvbHVtZT48a2V5d29yZHM+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</w:fldData>
        </w:fldCha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IYXJyaWxsPC9BdXRob3I+PFllYXI+MjAxMTwvWWVhcj48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zMS00ODwvcGFnZXM+PHZvbHVtZT43NTg8L3ZvbHVtZT48a2V5d29yZHM+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</w:fldData>
        </w:fldCha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2F75BC" w:rsidRPr="00D81CB8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,3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n contrast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 primary neurons have a low transfection rate</w:t>
      </w:r>
      <w:r w:rsidR="00D653A7">
        <w:rPr>
          <w:rFonts w:asciiTheme="minorHAnsi" w:eastAsia="SimSun" w:hAnsiTheme="minorHAnsi" w:cstheme="minorHAnsi"/>
          <w:color w:val="000000" w:themeColor="text1"/>
          <w:lang w:eastAsia="zh-CN"/>
        </w:rPr>
        <w:t>,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which is a major obstacle for studying neurite outgrowth regulators by transfection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BC718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Karra&lt;/Author&gt;&lt;Year&gt;2010&lt;/Year&gt;&lt;RecNum&gt;8326&lt;/RecNum&gt;&lt;DisplayText&gt;&lt;style face="superscript"&gt;7&lt;/style&gt;&lt;/DisplayText&gt;&lt;record&gt;&lt;rec-number&gt;8326&lt;/rec-number&gt;&lt;foreign-keys&gt;&lt;key app="EN" db-id="f0zpdrzf1zd203eva9qvweaa92t9d2f99ddx"&gt;8326&lt;/key&gt;&lt;/foreign-keys&gt;&lt;ref-type name="Journal Article"&gt;17&lt;/ref-type&gt;&lt;contributors&gt;&lt;authors&gt;&lt;author&gt;Karra, D.&lt;/author&gt;&lt;author&gt;Dahm, R.&lt;/author&gt;&lt;/authors&gt;&lt;/contributors&gt;&lt;auth-address&gt;Institute for Neuropathology, Heinrich-Heine-University Dusseldorf, 40225 Dusseldorf, Germany.&lt;/auth-address&gt;&lt;titles&gt;&lt;title&gt;Transfection techniques for neuronal cells&lt;/title&gt;&lt;secondary-title&gt;J Neurosci&lt;/secondary-title&gt;&lt;alt-title&gt;The Journal of neuroscience : the official journal of the Society for Neuroscience&lt;/alt-title&gt;&lt;/titles&gt;&lt;periodical&gt;&lt;full-title&gt;J Neurosci&lt;/full-title&gt;&lt;abbr-1&gt;Journal of Neuroscience&lt;/abbr-1&gt;&lt;/periodical&gt;&lt;pages&gt;6171-7&lt;/pages&gt;&lt;volume&gt;30&lt;/volume&gt;&lt;number&gt;18&lt;/number&gt;&lt;keywords&gt;&lt;keyword&gt;Animals&lt;/keyword&gt;&lt;keyword&gt;Biolistics/methods&lt;/keyword&gt;&lt;keyword&gt;Electroporation/methods&lt;/keyword&gt;&lt;keyword&gt;Humans&lt;/keyword&gt;&lt;keyword&gt;Neurons/*physiology&lt;/keyword&gt;&lt;keyword&gt;Transduction, Genetic/methods&lt;/keyword&gt;&lt;keyword&gt;Transfection/*methods&lt;/keyword&gt;&lt;/keywords&gt;&lt;dates&gt;&lt;year&gt;2010&lt;/year&gt;&lt;pub-dates&gt;&lt;date&gt;May 5&lt;/date&gt;&lt;/pub-dates&gt;&lt;/dates&gt;&lt;isbn&gt;1529-2401 (Electronic)&amp;#xD;0270-6474 (Linking)&lt;/isbn&gt;&lt;accession-num&gt;20445041&lt;/accession-num&gt;&lt;urls&gt;&lt;related-urls&gt;&lt;url&gt;http://www.ncbi.nlm.nih.gov/pubmed/20445041&lt;/url&gt;&lt;/related-urls&gt;&lt;/urls&gt;&lt;electronic-resource-num&gt;10.1523/JNEUROSCI.0183-10.2010&lt;/electronic-resource-num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2F75BC" w:rsidRPr="00D81CB8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7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Here, we describe a convenient protocol for quantifying neurite outgrowth in primary neurons. Despite the low overall transfection efficiency, more than 80% of the transfected neurons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were successfully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co-transfected with the two proteins</w:t>
      </w:r>
      <w:r w:rsidR="00D653A7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: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E65 and EGFP (</w:t>
      </w:r>
      <w:r w:rsidRPr="00D17ABC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2A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). Therefore, by analyzing the EGFP labelled neurons, the effect of FE65 on neurite outgrowth could be precisely determined (</w:t>
      </w:r>
      <w:r w:rsidRPr="00D17ABC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2B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).</w:t>
      </w:r>
    </w:p>
    <w:p w14:paraId="6E9FC487" w14:textId="77777777" w:rsidR="007071BC" w:rsidRPr="00D81CB8" w:rsidRDefault="007071BC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519155DC" w14:textId="5E770FA9" w:rsidR="003D4FF4" w:rsidRPr="00D81CB8" w:rsidRDefault="00AD3C6F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nother advantage </w:t>
      </w:r>
      <w:r w:rsidR="0059392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of the EGFP-based approach described is that immunofluorescence staining c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n</w:t>
      </w:r>
      <w:r w:rsidR="0059392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be omitted. </w:t>
      </w:r>
      <w:r w:rsidR="003D4FF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mmunofluorescence staining of Tuj 1, a neuron-specific class III β-tubulin, is widely employed</w:t>
      </w:r>
      <w:r w:rsidR="00AE058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s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 </w:t>
      </w:r>
      <w:r w:rsidR="00AE058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morpholog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cal</w:t>
      </w:r>
      <w:r w:rsidR="00AE058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marker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when</w:t>
      </w:r>
      <w:r w:rsidR="00AE058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studying neurite elongation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dWk8L0F1dGhvcj48WWVhcj4yMDEwPC9ZZWFyPjxSZWNO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dWk8L0F1dGhvcj48WWVhcj4yMDEwPC9ZZWFyPjxSZWNO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18-21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AE058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59392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addition to Tuj 1, staining of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59392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OI is required for the identification of transfected </w:t>
      </w:r>
      <w:r w:rsidR="001D183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neuron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UZXNhcm92YTwvQXV0aG9yPjxZZWFyPjIwMDc8L1llYXI+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UZXNhcm92YTwvQXV0aG9yPjxZZWFyPjIwMDc8L1llYXI+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19,22,23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59392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t is known that</w:t>
      </w:r>
      <w:r w:rsidR="00600D1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consistency of </w:t>
      </w:r>
      <w:r w:rsidR="00657177" w:rsidRPr="00D81CB8">
        <w:rPr>
          <w:color w:val="000000" w:themeColor="text1"/>
        </w:rPr>
        <w:t>immunofluorescence</w:t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staining</w:t>
      </w:r>
      <w:r w:rsidR="00D513F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 which is crucial for neurite outgrowth measurement,</w:t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s affected by many factors including s</w:t>
      </w:r>
      <w:r w:rsidR="00EB00E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mple preparation </w:t>
      </w:r>
      <w:r w:rsidR="00600D1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nd </w:t>
      </w:r>
      <w:r w:rsidR="00EB00E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ntibod</w:t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e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Radbruch&lt;/Author&gt;&lt;Year&gt;2000&lt;/Year&gt;&lt;RecNum&gt;8348&lt;/RecNum&gt;&lt;DisplayText&gt;&lt;style face="superscript"&gt;24&lt;/style&gt;&lt;/DisplayText&gt;&lt;record&gt;&lt;rec-number&gt;8348&lt;/rec-number&gt;&lt;foreign-keys&gt;&lt;key app="EN" db-id="f0zpdrzf1zd203eva9qvweaa92t9d2f99ddx"&gt;8348&lt;/key&gt;&lt;/foreign-keys&gt;&lt;ref-type name="Journal Article"&gt;17&lt;/ref-type&gt;&lt;contributors&gt;&lt;authors&gt;&lt;author&gt;Radbruch, Andreas&lt;/author&gt;&lt;/authors&gt;&lt;/contributors&gt;&lt;titles&gt;&lt;title&gt;Immunofluorescence: Basic Considerations&lt;/title&gt;&lt;/titles&gt;&lt;pages&gt;38-52&lt;/pages&gt;&lt;dates&gt;&lt;year&gt;2000&lt;/year&gt;&lt;/dates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4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1D7CD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65717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nce,</w:t>
      </w:r>
      <w:r w:rsidR="00600D1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8771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D513F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verall </w:t>
      </w:r>
      <w:r w:rsidR="0098771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implicity </w:t>
      </w:r>
      <w:r w:rsidR="001D7CD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f </w:t>
      </w:r>
      <w:r w:rsidR="0098771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EGFP-based </w:t>
      </w:r>
      <w:r w:rsidR="00D513F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ethod </w:t>
      </w:r>
      <w:r w:rsidR="0098771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could improve the accuracy of the assay. </w:t>
      </w:r>
    </w:p>
    <w:p w14:paraId="11461764" w14:textId="77777777" w:rsidR="003D4FF4" w:rsidRPr="00D81CB8" w:rsidRDefault="003D4FF4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734404BF" w14:textId="4AC7B821" w:rsidR="0086149E" w:rsidRPr="00D81CB8" w:rsidRDefault="00C02244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our protocol, neurons are 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ixed for neurite measurement 24</w:t>
      </w:r>
      <w:r w:rsidR="007D495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 post</w:t>
      </w:r>
      <w:r w:rsidR="0029177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-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ransfection. Thus, neurons are 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exposed to </w:t>
      </w:r>
      <w:r w:rsidR="0097045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ransfection reagent 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for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24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h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t is long known that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ransfection reagents are 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oxic </w:t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o cell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YW5nPC9BdXRob3I+PFllYXI+MjAxODwvWWVhcj48UmVj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=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YW5nPC9BdXRob3I+PFllYXI+MjAxODwvWWVhcj48UmVj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=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5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450C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29177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f the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effect of </w:t>
      </w:r>
      <w:r w:rsidR="008C73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OI </w:t>
      </w:r>
      <w:r w:rsidR="00C34D6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n neurite extension 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eds to be </w:t>
      </w:r>
      <w:r w:rsidR="000E523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determined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beyond </w:t>
      </w:r>
      <w:r w:rsidR="002E5D82" w:rsidRPr="00D17ABC">
        <w:rPr>
          <w:rFonts w:asciiTheme="minorHAnsi" w:eastAsia="SimSun" w:hAnsiTheme="minorHAnsi" w:cstheme="minorHAnsi"/>
          <w:iCs/>
          <w:color w:val="000000" w:themeColor="text1"/>
          <w:lang w:eastAsia="zh-CN"/>
        </w:rPr>
        <w:t>DIV3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fresh medium replenishment </w:t>
      </w:r>
      <w:r w:rsidR="002E5D8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ay </w:t>
      </w:r>
      <w:r w:rsidR="00E5753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lp to</w:t>
      </w:r>
      <w:r w:rsidR="002E5D8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7045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inimize 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BA346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oxicity.</w:t>
      </w:r>
      <w:r w:rsidR="0086149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Moreover, alternative gene delivery method</w:t>
      </w:r>
      <w:r w:rsidR="00F564A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may be </w:t>
      </w:r>
      <w:r w:rsidR="002E5D8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considered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such as Ca</w:t>
      </w:r>
      <w:r w:rsidR="00F04737" w:rsidRPr="00D81CB8">
        <w:rPr>
          <w:rFonts w:asciiTheme="minorHAnsi" w:eastAsia="SimSun" w:hAnsiTheme="minorHAnsi" w:cstheme="minorHAnsi"/>
          <w:color w:val="000000" w:themeColor="text1"/>
          <w:vertAlign w:val="superscript"/>
          <w:lang w:eastAsia="zh-CN"/>
        </w:rPr>
        <w:t>2+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phosphate co-precipitation and nucleofection</w:t>
      </w:r>
      <w:r w:rsidR="000E423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both of 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which are shown to have </w:t>
      </w:r>
      <w:r w:rsidR="0029177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 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less toxic effect to cell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Sariyer&lt;/Author&gt;&lt;Year&gt;2013&lt;/Year&gt;&lt;RecNum&gt;8338&lt;/RecNum&gt;&lt;DisplayText&gt;&lt;style face="superscript"&gt;26&lt;/style&gt;&lt;/DisplayText&gt;&lt;record&gt;&lt;rec-number&gt;8338&lt;/rec-number&gt;&lt;foreign-keys&gt;&lt;key app="EN" db-id="f0zpdrzf1zd203eva9qvweaa92t9d2f99ddx"&gt;8338&lt;/key&gt;&lt;/foreign-keys&gt;&lt;ref-type name="Journal Article"&gt;17&lt;/ref-type&gt;&lt;contributors&gt;&lt;authors&gt;&lt;author&gt;Sariyer, I. K.&lt;/author&gt;&lt;/authors&gt;&lt;/contributors&gt;&lt;auth-address&gt;Department of Neuroscience, Temple University School of Medicine, Philadelphia, PA, USA.&lt;/auth-address&gt;&lt;titles&gt;&lt;title&gt;Transfection of neuronal culture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133-9&lt;/pages&gt;&lt;volume&gt;1078&lt;/volume&gt;&lt;keywords&gt;&lt;keyword&gt;Cells, Cultured&lt;/keyword&gt;&lt;keyword&gt;Lipids&lt;/keyword&gt;&lt;keyword&gt;Neurons/*cytology/*metabolism&lt;/keyword&gt;&lt;keyword&gt;Transfection/*methods&lt;/keyword&gt;&lt;/keywords&gt;&lt;dates&gt;&lt;year&gt;2013&lt;/year&gt;&lt;/dates&gt;&lt;isbn&gt;1940-6029 (Electronic)&amp;#xD;1064-3745 (Linking)&lt;/isbn&gt;&lt;accession-num&gt;23975826&lt;/accession-num&gt;&lt;urls&gt;&lt;related-urls&gt;&lt;url&gt;http://www.ncbi.nlm.nih.gov/pubmed/23975826&lt;/url&gt;&lt;/related-urls&gt;&lt;/urls&gt;&lt;custom2&gt;5130101&lt;/custom2&gt;&lt;electronic-resource-num&gt;10.1007/978-1-62703-640-5_11&lt;/electronic-resource-num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6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6066E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dditionally, we show here </w:t>
      </w:r>
      <w:r w:rsidR="00313E5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at </w:t>
      </w:r>
      <w:r w:rsidR="006066E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highest effect of FE65 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n neurite outgrowth is observed in </w:t>
      </w:r>
      <w:r w:rsidR="006E203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urons transfected with </w:t>
      </w:r>
      <w:r w:rsidR="006066E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at 0.5 μg of FE65 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nd 0.5 μg of EGFP </w:t>
      </w:r>
      <w:r w:rsidR="006066E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plasmid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 by using 1 μ</w:t>
      </w:r>
      <w:r w:rsidR="00554C9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L </w:t>
      </w:r>
      <w:r w:rsidR="00D653A7">
        <w:rPr>
          <w:rFonts w:asciiTheme="minorHAnsi" w:eastAsia="SimSun" w:hAnsiTheme="minorHAnsi" w:cstheme="minorHAnsi"/>
          <w:color w:val="000000" w:themeColor="text1"/>
          <w:lang w:eastAsia="zh-CN"/>
        </w:rPr>
        <w:t>of transfection reagent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313E5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or other POIs, t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 optimal amount</w:t>
      </w:r>
      <w:r w:rsidR="00313E5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f plasmid</w:t>
      </w:r>
      <w:r w:rsidR="00554C9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DNA</w:t>
      </w:r>
      <w:r w:rsidR="00E769B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nd transfection reagents </w:t>
      </w:r>
      <w:r w:rsidR="00313E5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hould be determine</w:t>
      </w:r>
      <w:r w:rsidR="007A615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d as proteins have widely different turnover rates</w:t>
      </w:r>
      <w:r w:rsidR="00313E5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</w:p>
    <w:p w14:paraId="42B52CE2" w14:textId="65B70E0C" w:rsidR="00C02244" w:rsidRPr="00D81CB8" w:rsidRDefault="0086149E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</w:p>
    <w:p w14:paraId="3AA2D813" w14:textId="3013B4A5" w:rsidR="003D47F2" w:rsidRPr="00D81CB8" w:rsidRDefault="003D47F2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addition to gene delivery method, cell density is another critical parameter </w:t>
      </w:r>
      <w:r w:rsidR="007819B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o be considered.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f the neuron density is too high, it becomes difficult to identi</w:t>
      </w:r>
      <w:r w:rsidR="0029177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y the origin</w:t>
      </w:r>
      <w:r w:rsidR="0039675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f neurite</w:t>
      </w:r>
      <w:r w:rsidR="0039675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 as they would overlap with each other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lthough 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lating 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cells at a low density may </w:t>
      </w:r>
      <w:r w:rsidR="00F250E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lastRenderedPageBreak/>
        <w:t>re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olve the issue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</w:t>
      </w:r>
      <w:r w:rsidR="005E721F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435E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urvival of 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rimary 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neurons would be significantly reduced at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</w:t>
      </w:r>
      <w:r w:rsidR="00DB7BF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low cell density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Banker&lt;/Author&gt;&lt;Year&gt;1977&lt;/Year&gt;&lt;RecNum&gt;8340&lt;/RecNum&gt;&lt;DisplayText&gt;&lt;style face="superscript"&gt;27&lt;/style&gt;&lt;/DisplayText&gt;&lt;record&gt;&lt;rec-number&gt;8340&lt;/rec-number&gt;&lt;foreign-keys&gt;&lt;key app="EN" db-id="f0zpdrzf1zd203eva9qvweaa92t9d2f99ddx"&gt;8340&lt;/key&gt;&lt;/foreign-keys&gt;&lt;ref-type name="Journal Article"&gt;17&lt;/ref-type&gt;&lt;contributors&gt;&lt;authors&gt;&lt;author&gt;Banker, G. A.&lt;/author&gt;&lt;author&gt;Cowan, W. M.&lt;/author&gt;&lt;/authors&gt;&lt;/contributors&gt;&lt;titles&gt;&lt;title&gt;Rat hippocampal neurons in dispersed cell cultur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397-42&lt;/pages&gt;&lt;volume&gt;126&lt;/volume&gt;&lt;number&gt;3&lt;/number&gt;&lt;keywords&gt;&lt;keyword&gt;Animals&lt;/keyword&gt;&lt;keyword&gt;Axons/physiology&lt;/keyword&gt;&lt;keyword&gt;Cell Aggregation&lt;/keyword&gt;&lt;keyword&gt;Cell Division&lt;/keyword&gt;&lt;keyword&gt;Cell Movement&lt;/keyword&gt;&lt;keyword&gt;Cell Survival&lt;/keyword&gt;&lt;keyword&gt;Cells, Cultured&lt;/keyword&gt;&lt;keyword&gt;Hippocampus/*cytology&lt;/keyword&gt;&lt;keyword&gt;Neurons/cytology&lt;/keyword&gt;&lt;keyword&gt;Rats&lt;/keyword&gt;&lt;/keywords&gt;&lt;dates&gt;&lt;year&gt;1977&lt;/year&gt;&lt;pub-dates&gt;&lt;date&gt;May 13&lt;/date&gt;&lt;/pub-dates&gt;&lt;/dates&gt;&lt;isbn&gt;0006-8993 (Print)&amp;#xD;0006-8993 (Linking)&lt;/isbn&gt;&lt;accession-num&gt;861729&lt;/accession-num&gt;&lt;urls&gt;&lt;related-urls&gt;&lt;url&gt;http://www.ncbi.nlm.nih.gov/pubmed/861729&lt;/url&gt;&lt;/related-urls&gt;&lt;/urls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7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11352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Primary rat hippocampal neurons have been shown to grow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althily</w:t>
      </w:r>
      <w:r w:rsidR="0011352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t the density between 40,00</w:t>
      </w:r>
      <w:r w:rsidR="00E551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0 to 100,000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/cm</w:t>
      </w:r>
      <w:r w:rsidR="00EF30F5" w:rsidRPr="00D81CB8">
        <w:rPr>
          <w:rFonts w:asciiTheme="minorHAnsi" w:eastAsia="SimSun" w:hAnsiTheme="minorHAnsi" w:cstheme="minorHAnsi"/>
          <w:color w:val="000000" w:themeColor="text1"/>
          <w:vertAlign w:val="superscript"/>
          <w:lang w:eastAsia="zh-CN"/>
        </w:rPr>
        <w:t>2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Banker&lt;/Author&gt;&lt;Year&gt;1979&lt;/Year&gt;&lt;RecNum&gt;8339&lt;/RecNum&gt;&lt;DisplayText&gt;&lt;style face="superscript"&gt;28&lt;/style&gt;&lt;/DisplayText&gt;&lt;record&gt;&lt;rec-number&gt;8339&lt;/rec-number&gt;&lt;foreign-keys&gt;&lt;key app="EN" db-id="f0zpdrzf1zd203eva9qvweaa92t9d2f99ddx"&gt;8339&lt;/key&gt;&lt;/foreign-keys&gt;&lt;ref-type name="Journal Article"&gt;17&lt;/ref-type&gt;&lt;contributors&gt;&lt;authors&gt;&lt;author&gt;Banker, G. A.&lt;/author&gt;&lt;author&gt;Cowan, W. M.&lt;/author&gt;&lt;/authors&gt;&lt;/contributors&gt;&lt;titles&gt;&lt;title&gt;Further observations on hippocampal neurons in dispersed cell culture&lt;/title&gt;&lt;secondary-title&gt;J Comp Neurol&lt;/secondary-title&gt;&lt;alt-title&gt;The Journal of comparative neurology&lt;/alt-title&gt;&lt;/titles&gt;&lt;periodical&gt;&lt;full-title&gt;J Comp Neurol&lt;/full-title&gt;&lt;abbr-1&gt;The Journal of comparative neurology&lt;/abbr-1&gt;&lt;/periodical&gt;&lt;alt-periodical&gt;&lt;full-title&gt;J Comp Neurol&lt;/full-title&gt;&lt;abbr-1&gt;The Journal of comparative neurology&lt;/abbr-1&gt;&lt;/alt-periodical&gt;&lt;pages&gt;469-93&lt;/pages&gt;&lt;volume&gt;187&lt;/volume&gt;&lt;number&gt;3&lt;/number&gt;&lt;keywords&gt;&lt;keyword&gt;Animals&lt;/keyword&gt;&lt;keyword&gt;Cells, Cultured&lt;/keyword&gt;&lt;keyword&gt;Dendrites/ultrastructure&lt;/keyword&gt;&lt;keyword&gt;Hippocampus/cytology/*embryology/metabolism&lt;/keyword&gt;&lt;keyword&gt;Microscopy, Electron, Scanning&lt;/keyword&gt;&lt;keyword&gt;Microscopy, Phase-Contrast&lt;/keyword&gt;&lt;keyword&gt;RNA/biosynthesis&lt;/keyword&gt;&lt;keyword&gt;Rats&lt;/keyword&gt;&lt;/keywords&gt;&lt;dates&gt;&lt;year&gt;1979&lt;/year&gt;&lt;pub-dates&gt;&lt;date&gt;Oct 1&lt;/date&gt;&lt;/pub-dates&gt;&lt;/dates&gt;&lt;isbn&gt;0021-9967 (Print)&amp;#xD;0021-9967 (Linking)&lt;/isbn&gt;&lt;accession-num&gt;385643&lt;/accession-num&gt;&lt;urls&gt;&lt;related-urls&gt;&lt;url&gt;http://www.ncbi.nlm.nih.gov/pubmed/385643&lt;/url&gt;&lt;/related-urls&gt;&lt;/urls&gt;&lt;electronic-resource-num&gt;10.1002/cne.901870302&lt;/electronic-resource-num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8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n this protocol,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 density of 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65,000/cm</w:t>
      </w:r>
      <w:r w:rsidR="00EF30F5" w:rsidRPr="00D81CB8">
        <w:rPr>
          <w:rFonts w:asciiTheme="minorHAnsi" w:eastAsia="SimSun" w:hAnsiTheme="minorHAnsi" w:cstheme="minorHAnsi"/>
          <w:color w:val="000000" w:themeColor="text1"/>
          <w:vertAlign w:val="superscript"/>
          <w:lang w:eastAsia="zh-CN"/>
        </w:rPr>
        <w:t>2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f rat cortical neurons </w:t>
      </w:r>
      <w:r w:rsidR="000E523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 used. </w:t>
      </w:r>
      <w:r w:rsidR="000E523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Nevertheless</w:t>
      </w:r>
      <w:r w:rsidR="00EF30F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it is important to determine the appropriate cell density for </w:t>
      </w:r>
      <w:r w:rsidR="006F385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different types of neurons </w:t>
      </w:r>
      <w:r w:rsidR="00B0124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under different experimental conditions</w:t>
      </w:r>
      <w:r w:rsidR="006F385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</w:p>
    <w:p w14:paraId="1C5DEE1A" w14:textId="484EB0C8" w:rsidR="00E551CC" w:rsidRPr="00D81CB8" w:rsidRDefault="00E551CC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0F2F23E4" w14:textId="4A1999C6" w:rsidR="00B811F9" w:rsidRPr="00D81CB8" w:rsidRDefault="0074059C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</w:t>
      </w:r>
      <w:r w:rsidR="00FA2D1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he </w:t>
      </w:r>
      <w:r w:rsidR="008F016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urite measurement </w:t>
      </w:r>
      <w:r w:rsidR="00FA2D1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f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developing rat</w:t>
      </w:r>
      <w:r w:rsidR="00FA2D1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primary neurons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(i.e.</w:t>
      </w:r>
      <w:r w:rsidR="00D653A7">
        <w:rPr>
          <w:rFonts w:asciiTheme="minorHAnsi" w:eastAsia="SimSun" w:hAnsiTheme="minorHAnsi" w:cstheme="minorHAnsi"/>
          <w:color w:val="000000" w:themeColor="text1"/>
          <w:lang w:eastAsia="zh-CN"/>
        </w:rPr>
        <w:t>,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Pr="00D17ABC">
        <w:rPr>
          <w:rFonts w:asciiTheme="minorHAnsi" w:eastAsia="SimSun" w:hAnsiTheme="minorHAnsi" w:cstheme="minorHAnsi"/>
          <w:iCs/>
          <w:color w:val="000000" w:themeColor="text1"/>
          <w:lang w:eastAsia="zh-CN"/>
        </w:rPr>
        <w:t>DIV3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neurons)</w:t>
      </w:r>
      <w:r w:rsidR="00FA2D1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6F23D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s</w:t>
      </w:r>
      <w:r w:rsidR="00FA2D1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described here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owever</w:t>
      </w:r>
      <w:r w:rsidR="001D28D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 m</w:t>
      </w:r>
      <w:r w:rsidR="00771B7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re mature neuronal phenotypes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can be </w:t>
      </w:r>
      <w:r w:rsidR="00771B7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bserved in neurons beyond </w:t>
      </w:r>
      <w:r w:rsidR="00771B71" w:rsidRPr="00D17ABC">
        <w:rPr>
          <w:rFonts w:asciiTheme="minorHAnsi" w:eastAsia="SimSun" w:hAnsiTheme="minorHAnsi" w:cstheme="minorHAnsi"/>
          <w:iCs/>
          <w:color w:val="000000" w:themeColor="text1"/>
          <w:lang w:eastAsia="zh-CN"/>
        </w:rPr>
        <w:t>DIV3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CaWZmaTwvQXV0aG9yPjxZZWFyPjIwMTM8L1llYXI+PFJl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CaWZmaTwvQXV0aG9yPjxZZWFyPjIwMTM8L1llYXI+PFJl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29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CA040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s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the effect</w:t>
      </w:r>
      <w:r w:rsidR="009719B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4909C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of POI</w:t>
      </w:r>
      <w:r w:rsidR="009719B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 or drugs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1D28D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n neurite extension 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mature neurons </w:t>
      </w:r>
      <w:r w:rsidR="00CA040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may be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different from </w:t>
      </w:r>
      <w:r w:rsidR="001D28D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developing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neurons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investigation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by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using 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urons </w:t>
      </w:r>
      <w:r w:rsidR="00370EB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from different stages </w:t>
      </w:r>
      <w:r w:rsidR="00D565E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would provide a more comprehensive perspective</w:t>
      </w:r>
      <w:r w:rsidR="00D647A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It is </w:t>
      </w:r>
      <w:r w:rsidR="00771B7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worth</w:t>
      </w:r>
      <w:r w:rsidR="00B811F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2C59E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noting that</w:t>
      </w:r>
      <w:r w:rsidR="00771B7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B811F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we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were </w:t>
      </w:r>
      <w:r w:rsidR="00B811F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till </w:t>
      </w:r>
      <w:r w:rsidR="00F9150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ble to </w:t>
      </w:r>
      <w:r w:rsidR="00B811F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bserve EGFP </w:t>
      </w:r>
      <w:r w:rsidR="00BB1958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expression in</w:t>
      </w:r>
      <w:r w:rsidR="00944C2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7D495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neurons </w:t>
      </w:r>
      <w:r w:rsidR="00944C2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7 </w:t>
      </w:r>
      <w:r w:rsidR="007D495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d post-transfection</w:t>
      </w:r>
      <w:r w:rsidR="00944C23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B811F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his may facilitate the study of POIs or drugs on neurite outgrowth in mature neurons</w:t>
      </w:r>
      <w:r w:rsidR="008D07F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</w:p>
    <w:p w14:paraId="0FF50437" w14:textId="77777777" w:rsidR="00B811F9" w:rsidRPr="00D81CB8" w:rsidRDefault="00B811F9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2CB03091" w14:textId="79F18BD5" w:rsidR="001B5A40" w:rsidRPr="00D81CB8" w:rsidRDefault="001B5A40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Human induced pluripotent stem cell (hiPSC)-derived neurons are valuable tools in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dentification of novel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rapeutic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pproaches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556E4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or instance,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vestigation of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urite outgrowth </w:t>
      </w:r>
      <w:r w:rsidR="007739BA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se cells could reveal novel targets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uroregeneration as </w:t>
      </w:r>
      <w:r w:rsidR="000310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use of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iPSC-der</w:t>
      </w:r>
      <w:r w:rsidR="004758C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v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ed neurons a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void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the species differences. Similar to primary rodent neurons, hiPSC-derived neurons are difficult to transfect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Hiragi&lt;/Author&gt;&lt;Year&gt;2017&lt;/Year&gt;&lt;RecNum&gt;8329&lt;/RecNum&gt;&lt;DisplayText&gt;&lt;style face="superscript"&gt;30&lt;/style&gt;&lt;/DisplayText&gt;&lt;record&gt;&lt;rec-number&gt;8329&lt;/rec-number&gt;&lt;foreign-keys&gt;&lt;key app="EN" db-id="f0zpdrzf1zd203eva9qvweaa92t9d2f99ddx"&gt;8329&lt;/key&gt;&lt;/foreign-keys&gt;&lt;ref-type name="Journal Article"&gt;17&lt;/ref-type&gt;&lt;contributors&gt;&lt;authors&gt;&lt;author&gt;Hiragi, T.&lt;/author&gt;&lt;author&gt;Andoh, M.&lt;/author&gt;&lt;author&gt;Araki, T.&lt;/author&gt;&lt;author&gt;Shirakawa, T.&lt;/author&gt;&lt;author&gt;Ono, T.&lt;/author&gt;&lt;author&gt;Koyama, R.&lt;/author&gt;&lt;author&gt;Ikegaya, Y.&lt;/author&gt;&lt;/authors&gt;&lt;/contributors&gt;&lt;auth-address&gt;Laboratory of Chemical Pharmacology, Graduate School of Pharmaceutical Sciences, University of TokyoTokyo, Japan.&amp;#xD;Advanced Drug Research Laboratories, Mitsubishi Tanabe Pharma CorporationYokohama, Japan.&lt;/auth-address&gt;&lt;titles&gt;&lt;title&gt;Differentiation of Human Induced Pluripotent Stem Cell (hiPSC)-Derived Neurons in Mouse Hippocampal Slice Cultures&lt;/title&gt;&lt;secondary-title&gt;Front Cell Neurosci&lt;/secondary-title&gt;&lt;alt-title&gt;Frontiers in cellular neuroscience&lt;/alt-title&gt;&lt;/titles&gt;&lt;periodical&gt;&lt;full-title&gt;Front Cell Neurosci&lt;/full-title&gt;&lt;abbr-1&gt;Frontiers in Cellular Neuroscience&lt;/abbr-1&gt;&lt;/periodical&gt;&lt;alt-periodical&gt;&lt;full-title&gt;Front Cell Neurosci&lt;/full-title&gt;&lt;abbr-1&gt;Frontiers in Cellular Neuroscience&lt;/abbr-1&gt;&lt;/alt-periodical&gt;&lt;pages&gt;143&lt;/pages&gt;&lt;volume&gt;11&lt;/volume&gt;&lt;dates&gt;&lt;year&gt;2017&lt;/year&gt;&lt;/dates&gt;&lt;isbn&gt;1662-5102 (Print)&amp;#xD;1662-5102 (Linking)&lt;/isbn&gt;&lt;accession-num&gt;28567004&lt;/accession-num&gt;&lt;urls&gt;&lt;related-urls&gt;&lt;url&gt;http://www.ncbi.nlm.nih.gov/pubmed/28567004&lt;/url&gt;&lt;/related-urls&gt;&lt;/urls&gt;&lt;custom2&gt;5434115&lt;/custom2&gt;&lt;electronic-resource-num&gt;10.3389/fncel.2017.00143&lt;/electronic-resource-num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30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D653A7">
        <w:rPr>
          <w:rFonts w:asciiTheme="minorHAnsi" w:eastAsia="SimSun" w:hAnsiTheme="minorHAnsi" w:cstheme="minorHAnsi"/>
          <w:color w:val="000000" w:themeColor="text1"/>
          <w:lang w:eastAsia="zh-CN"/>
        </w:rPr>
        <w:t>,</w:t>
      </w:r>
      <w:r w:rsidR="003275F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which 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ay reduce the co-transfection efficiency of EGFP and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OI. </w:t>
      </w:r>
      <w:r w:rsidR="000310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nce, t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he use of polycistronic mammalian expression vector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could ensure 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at 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ll the transfected cells express the entire set of transfected genes including EGFP and POIs. </w:t>
      </w:r>
      <w:r w:rsidR="00BF05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dditionally</w:t>
      </w:r>
      <w:r w:rsidR="009A15D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 a</w:t>
      </w:r>
      <w:r w:rsidR="001524D8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lternative </w:t>
      </w:r>
      <w:r w:rsidR="00F0473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gene </w:t>
      </w:r>
      <w:r w:rsidR="001524D8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delivery method</w:t>
      </w:r>
      <w:r w:rsidR="009F08D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280F4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, such as electroporation,</w:t>
      </w:r>
      <w:r w:rsidR="001524D8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280F4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ay improve </w:t>
      </w:r>
      <w:r w:rsidR="006F23D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ransfection</w:t>
      </w:r>
      <w:r w:rsidR="00280F4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6F23D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efficiency</w:t>
      </w:r>
      <w:r w:rsidR="00280F4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9D74D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gain, cell viability is an issue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which </w:t>
      </w:r>
      <w:r w:rsidR="009D74D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eds to be considered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when </w:t>
      </w:r>
      <w:r w:rsidR="009D74D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using such gene delivery approach</w:t>
      </w:r>
      <w:r w:rsidR="00BF05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es</w:t>
      </w:r>
      <w:r w:rsidR="009D74D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5E721F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</w:p>
    <w:p w14:paraId="1E4F1CE5" w14:textId="77777777" w:rsidR="00FA2D1D" w:rsidRPr="00D81CB8" w:rsidRDefault="00FA2D1D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0A99AF7C" w14:textId="6A9EDED7" w:rsidR="002A0B51" w:rsidRPr="00D81CB8" w:rsidRDefault="00DE5015" w:rsidP="00D17ABC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t is known that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r</w:t>
      </w:r>
      <w:r w:rsidR="002A0B5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t embryonic brain cortex</w:t>
      </w:r>
      <w:r w:rsidR="00CA2D0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contains different types of neurons</w:t>
      </w:r>
      <w:r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ncluding </w:t>
      </w:r>
      <w:r w:rsidR="0036409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piny stellate neurons, bipolar neurons and </w:t>
      </w:r>
      <w:r w:rsidR="00F93350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long-projecting neuron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/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&lt;EndNote&gt;&lt;Cite&gt;&lt;Author&gt;Zeng&lt;/Author&gt;&lt;Year&gt;2017&lt;/Year&gt;&lt;RecNum&gt;8330&lt;/RecNum&gt;&lt;DisplayText&gt;&lt;style face="superscript"&gt;31&lt;/style&gt;&lt;/DisplayText&gt;&lt;record&gt;&lt;rec-number&gt;8330&lt;/rec-number&gt;&lt;foreign-keys&gt;&lt;key app="EN" db-id="f0zpdrzf1zd203eva9qvweaa92t9d2f99ddx"&gt;8330&lt;/key&gt;&lt;/foreign-keys&gt;&lt;ref-type name="Journal Article"&gt;17&lt;/ref-type&gt;&lt;contributors&gt;&lt;authors&gt;&lt;author&gt;Zeng, H.&lt;/author&gt;&lt;author&gt;Sanes, J. R.&lt;/author&gt;&lt;/authors&gt;&lt;/contributors&gt;&lt;auth-address&gt;Allen Institute for Brain Science, Seattle, Washington, 98109, USA.&amp;#xD;Center for Brain Science and Department of Molecular and Cellular Biology, Harvard University, Cambridge, Massachusetts, 02138, USA.&lt;/auth-address&gt;&lt;titles&gt;&lt;title&gt;Neuronal cell-type classification: challenges, opportunities and the path forward&lt;/title&gt;&lt;secondary-title&gt;Nat Rev Neurosci&lt;/secondary-title&gt;&lt;alt-title&gt;Nature reviews. Neuroscience&lt;/alt-title&gt;&lt;/titles&gt;&lt;periodical&gt;&lt;full-title&gt;Nat Rev Neurosci&lt;/full-title&gt;&lt;abbr-1&gt;Nature reviews. Neuroscience&lt;/abbr-1&gt;&lt;/periodical&gt;&lt;alt-periodical&gt;&lt;full-title&gt;Nat Rev Neurosci&lt;/full-title&gt;&lt;abbr-1&gt;Nature reviews. Neuroscience&lt;/abbr-1&gt;&lt;/alt-periodical&gt;&lt;pages&gt;530-546&lt;/pages&gt;&lt;volume&gt;18&lt;/volume&gt;&lt;number&gt;9&lt;/number&gt;&lt;keywords&gt;&lt;keyword&gt;Animals&lt;/keyword&gt;&lt;keyword&gt;Cerebral Cortex/*cytology&lt;/keyword&gt;&lt;keyword&gt;Humans&lt;/keyword&gt;&lt;keyword&gt;Neurons/*classification/*physiology&lt;/keyword&gt;&lt;keyword&gt;Retina/*cytology&lt;/keyword&gt;&lt;/keywords&gt;&lt;dates&gt;&lt;year&gt;2017&lt;/year&gt;&lt;pub-dates&gt;&lt;date&gt;Sep&lt;/date&gt;&lt;/pub-dates&gt;&lt;/dates&gt;&lt;isbn&gt;1471-0048 (Electronic)&amp;#xD;1471-003X (Linking)&lt;/isbn&gt;&lt;accession-num&gt;28775344&lt;/accession-num&gt;&lt;urls&gt;&lt;related-urls&gt;&lt;url&gt;http://www.ncbi.nlm.nih.gov/pubmed/28775344&lt;/url&gt;&lt;/related-urls&gt;&lt;/urls&gt;&lt;electronic-resource-num&gt;10.1038/nrn.2017.85&lt;/electronic-resource-num&gt;&lt;/record&gt;&lt;/Cite&gt;&lt;/EndNote&gt;</w:instrTex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31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54716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While this</w:t>
      </w:r>
      <w:r w:rsidR="005C5DF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protocol</w:t>
      </w:r>
      <w:r w:rsidR="000E1D5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5C151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tated here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can </w:t>
      </w:r>
      <w:r w:rsidR="000E1D5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reveal</w:t>
      </w:r>
      <w:r w:rsidR="005C5DF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0E1D5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he</w:t>
      </w:r>
      <w:r w:rsidR="005C5DFE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general </w:t>
      </w:r>
      <w:r w:rsidR="000F1E8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effect of </w:t>
      </w:r>
      <w:r w:rsidR="000E1D5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POI</w:t>
      </w:r>
      <w:r w:rsidR="00BF05C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0E1D5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n neurite outgrowth</w:t>
      </w:r>
      <w:r w:rsidR="000F1E8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</w:t>
      </w:r>
      <w:r w:rsidR="00A621E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t is possible that the same </w:t>
      </w:r>
      <w:r w:rsidR="007E20E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OI </w:t>
      </w:r>
      <w:r w:rsidR="00A621E1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may exhibit different responses in different types of neurons</w:t>
      </w:r>
      <w:r w:rsidR="00856B1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9E089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856B1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F</w:t>
      </w:r>
      <w:r w:rsidR="009E089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or</w:t>
      </w:r>
      <w:r w:rsidR="001D100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example, </w:t>
      </w:r>
      <w:r w:rsidR="009E089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yostatin </w:t>
      </w:r>
      <w:r w:rsidR="000830A8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nc</w:t>
      </w:r>
      <w:r w:rsidR="000E71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reases </w:t>
      </w:r>
      <w:r w:rsidR="0044446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0E711B" w:rsidRPr="00D81CB8">
        <w:rPr>
          <w:rFonts w:asciiTheme="minorHAnsi" w:eastAsia="SimSun" w:hAnsiTheme="minorHAnsi" w:cstheme="minorHAnsi"/>
          <w:noProof/>
          <w:color w:val="000000" w:themeColor="text1"/>
          <w:lang w:eastAsia="zh-CN"/>
        </w:rPr>
        <w:t>number</w:t>
      </w:r>
      <w:r w:rsidR="000E711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f sensory axons but not</w:t>
      </w:r>
      <w:r w:rsidR="004E5F29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that of motor axons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Kb25lczwvQXV0aG9yPjxZZWFyPjIwMTc8L1llYXI+PFJl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Kb25lczwvQXV0aG9yPjxZZWFyPjIwMTc8L1llYXI+PFJl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</w:fldData>
        </w:fldCha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instrText xml:space="preserve"> ADDIN EN.CITE.DATA </w:instrText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751142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separate"/>
      </w:r>
      <w:r w:rsidR="00751142" w:rsidRPr="00751142">
        <w:rPr>
          <w:rFonts w:asciiTheme="minorHAnsi" w:eastAsia="SimSun" w:hAnsiTheme="minorHAnsi" w:cstheme="minorHAnsi"/>
          <w:noProof/>
          <w:color w:val="000000" w:themeColor="text1"/>
          <w:vertAlign w:val="superscript"/>
          <w:lang w:eastAsia="zh-CN"/>
        </w:rPr>
        <w:t>32</w:t>
      </w:r>
      <w:r w:rsidR="002F75B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fldChar w:fldCharType="end"/>
      </w:r>
      <w:r w:rsidR="001D100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In such </w:t>
      </w:r>
      <w:r w:rsidR="006F23DC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 </w:t>
      </w:r>
      <w:r w:rsidR="001D1004" w:rsidRPr="00D81CB8">
        <w:rPr>
          <w:rFonts w:asciiTheme="minorHAnsi" w:eastAsia="SimSun" w:hAnsiTheme="minorHAnsi" w:cstheme="minorHAnsi"/>
          <w:noProof/>
          <w:color w:val="000000" w:themeColor="text1"/>
          <w:lang w:eastAsia="zh-CN"/>
        </w:rPr>
        <w:t>scenario</w:t>
      </w:r>
      <w:r w:rsidR="001D100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modification of the protocol is </w:t>
      </w:r>
      <w:r w:rsidR="003C3A3D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ecessary, such as 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prior </w:t>
      </w:r>
      <w:r w:rsidR="0092284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isolation of specific type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92284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of neurons by flow cytometry. Alternatively, specific neuron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al</w:t>
      </w:r>
      <w:r w:rsidR="00922846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marker</w:t>
      </w:r>
      <w:r w:rsidR="00BF6C85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ntibodies may be used for </w:t>
      </w:r>
      <w:r w:rsidR="00357D14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he identification of</w:t>
      </w:r>
      <w:r w:rsidR="00C30EF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the required </w:t>
      </w:r>
      <w:r w:rsidR="001C6807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type</w:t>
      </w:r>
      <w:r w:rsidR="0003104B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98635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C30EFF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>of neurons</w:t>
      </w:r>
      <w:r w:rsidR="00BE0372" w:rsidRPr="00D81CB8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during imaging.</w:t>
      </w:r>
    </w:p>
    <w:p w14:paraId="78728D18" w14:textId="706614AE" w:rsidR="00014314" w:rsidRPr="00D81CB8" w:rsidRDefault="00014314" w:rsidP="00D17ABC">
      <w:pPr>
        <w:rPr>
          <w:rFonts w:asciiTheme="minorHAnsi" w:hAnsiTheme="minorHAnsi" w:cstheme="minorHAnsi"/>
          <w:color w:val="000000" w:themeColor="text1"/>
        </w:rPr>
      </w:pPr>
    </w:p>
    <w:p w14:paraId="1734505F" w14:textId="6BD7C5F4" w:rsidR="00AA03DF" w:rsidRPr="00D81CB8" w:rsidRDefault="00AA03DF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bCs/>
          <w:noProof/>
          <w:color w:val="000000" w:themeColor="text1"/>
        </w:rPr>
        <w:t>ACKNOWLEDGMENTS</w:t>
      </w:r>
      <w:r w:rsidRPr="00D81CB8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5E721F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2D96E92E" w14:textId="16F293B6" w:rsidR="00AA03DF" w:rsidRPr="00D81CB8" w:rsidRDefault="006B7DA3" w:rsidP="00D17ABC">
      <w:pPr>
        <w:rPr>
          <w:rFonts w:asciiTheme="minorHAnsi" w:hAnsiTheme="minorHAnsi" w:cstheme="minorHAnsi"/>
          <w:bCs/>
          <w:color w:val="000000" w:themeColor="text1"/>
        </w:rPr>
      </w:pPr>
      <w:r w:rsidRPr="00D81CB8">
        <w:rPr>
          <w:rFonts w:asciiTheme="minorHAnsi" w:hAnsiTheme="minorHAnsi" w:cstheme="minorHAnsi"/>
          <w:bCs/>
          <w:color w:val="000000" w:themeColor="text1"/>
        </w:rPr>
        <w:t xml:space="preserve">This work was supported by funds from the Research Grants Council Hong Kong, Health and Medical Research Fund (Hong Kong), CUHK direct grant scheme, the United College endowment fund and </w:t>
      </w:r>
      <w:bookmarkStart w:id="6" w:name="_Hlk9229997"/>
      <w:r w:rsidRPr="00D81CB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D81CB8">
        <w:rPr>
          <w:rFonts w:asciiTheme="minorHAnsi" w:hAnsiTheme="minorHAnsi" w:cstheme="minorHAnsi"/>
          <w:bCs/>
          <w:noProof/>
          <w:color w:val="000000" w:themeColor="text1"/>
        </w:rPr>
        <w:t>TUYF</w:t>
      </w:r>
      <w:r w:rsidRPr="00D81CB8">
        <w:rPr>
          <w:rFonts w:asciiTheme="minorHAnsi" w:hAnsiTheme="minorHAnsi" w:cstheme="minorHAnsi"/>
          <w:bCs/>
          <w:color w:val="000000" w:themeColor="text1"/>
        </w:rPr>
        <w:t xml:space="preserve"> Charitable Trust</w:t>
      </w:r>
      <w:bookmarkEnd w:id="6"/>
      <w:r w:rsidRPr="00D81CB8">
        <w:rPr>
          <w:rFonts w:asciiTheme="minorHAnsi" w:hAnsiTheme="minorHAnsi" w:cstheme="minorHAnsi"/>
          <w:bCs/>
          <w:color w:val="000000" w:themeColor="text1"/>
        </w:rPr>
        <w:t>.</w:t>
      </w:r>
    </w:p>
    <w:p w14:paraId="32E17982" w14:textId="77777777" w:rsidR="00003C5C" w:rsidRPr="00D81CB8" w:rsidRDefault="00003C5C" w:rsidP="00D17ABC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0811D0BD" w:rsidR="00AA03DF" w:rsidRPr="00D81CB8" w:rsidRDefault="00AA03DF" w:rsidP="00D17A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b/>
          <w:color w:val="000000" w:themeColor="text1"/>
        </w:rPr>
        <w:t>DISCLOSURES</w:t>
      </w:r>
      <w:r w:rsidRPr="00D81CB8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77E4BD40" w14:textId="3E830C4A" w:rsidR="00003C5C" w:rsidRPr="00D81CB8" w:rsidRDefault="00FC6467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t>The authors declare that they have no conflicts of interest with the contents of this article.</w:t>
      </w:r>
    </w:p>
    <w:p w14:paraId="447B5929" w14:textId="77777777" w:rsidR="00FC6467" w:rsidRPr="00D81CB8" w:rsidRDefault="00FC6467" w:rsidP="00D17ABC">
      <w:pPr>
        <w:rPr>
          <w:rFonts w:asciiTheme="minorHAnsi" w:hAnsiTheme="minorHAnsi" w:cstheme="minorHAnsi"/>
          <w:color w:val="000000" w:themeColor="text1"/>
        </w:rPr>
      </w:pPr>
    </w:p>
    <w:p w14:paraId="25C05F1D" w14:textId="0E88AECC" w:rsidR="00D04760" w:rsidRPr="00D81CB8" w:rsidRDefault="009726EE" w:rsidP="00D17ABC">
      <w:pPr>
        <w:rPr>
          <w:rFonts w:asciiTheme="minorHAnsi" w:hAnsiTheme="minorHAnsi" w:cstheme="minorHAnsi"/>
          <w:b/>
          <w:color w:val="000000" w:themeColor="text1"/>
        </w:rPr>
      </w:pPr>
      <w:r w:rsidRPr="00D81CB8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D81CB8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F8E75B7" w14:textId="63779529" w:rsidR="00751142" w:rsidRPr="00751142" w:rsidRDefault="002F75BC" w:rsidP="00D17ABC">
      <w:pPr>
        <w:pStyle w:val="EndNoteBibliography"/>
      </w:pPr>
      <w:r w:rsidRPr="00D81CB8">
        <w:rPr>
          <w:rFonts w:asciiTheme="minorHAnsi" w:hAnsiTheme="minorHAnsi" w:cstheme="minorHAnsi"/>
          <w:color w:val="000000" w:themeColor="text1"/>
        </w:rPr>
        <w:fldChar w:fldCharType="begin"/>
      </w:r>
      <w:r w:rsidRPr="00D81CB8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D81CB8">
        <w:rPr>
          <w:rFonts w:asciiTheme="minorHAnsi" w:hAnsiTheme="minorHAnsi" w:cstheme="minorHAnsi"/>
          <w:color w:val="000000" w:themeColor="text1"/>
        </w:rPr>
        <w:fldChar w:fldCharType="separate"/>
      </w:r>
      <w:r w:rsidR="00751142" w:rsidRPr="00751142">
        <w:t>1</w:t>
      </w:r>
      <w:r w:rsidR="00751142" w:rsidRPr="00751142">
        <w:tab/>
        <w:t>Kaplan, A., Bueno, M., Hua, L.</w:t>
      </w:r>
      <w:r w:rsidR="00D653A7">
        <w:t xml:space="preserve">, </w:t>
      </w:r>
      <w:r w:rsidR="00751142" w:rsidRPr="00751142">
        <w:t xml:space="preserve">Fournier, A. E. Maximizing functional axon repair in the injured central nervous system: Lessons from neuronal development. </w:t>
      </w:r>
      <w:r w:rsidR="00751142" w:rsidRPr="00751142">
        <w:rPr>
          <w:i/>
        </w:rPr>
        <w:t>Developmental Dynamics.</w:t>
      </w:r>
      <w:r w:rsidR="00751142" w:rsidRPr="00751142">
        <w:t xml:space="preserve"> </w:t>
      </w:r>
      <w:r w:rsidR="00751142" w:rsidRPr="00751142">
        <w:rPr>
          <w:b/>
        </w:rPr>
        <w:t>247</w:t>
      </w:r>
      <w:r w:rsidR="00751142" w:rsidRPr="00751142">
        <w:t xml:space="preserve"> (1), 18-23 (2018).</w:t>
      </w:r>
    </w:p>
    <w:p w14:paraId="6AB53B1F" w14:textId="50DBD321" w:rsidR="00751142" w:rsidRPr="00751142" w:rsidRDefault="00751142" w:rsidP="00D17ABC">
      <w:pPr>
        <w:pStyle w:val="EndNoteBibliography"/>
      </w:pPr>
      <w:r w:rsidRPr="00751142">
        <w:t>2</w:t>
      </w:r>
      <w:r w:rsidRPr="00751142">
        <w:tab/>
        <w:t>Harrill, J. A.</w:t>
      </w:r>
      <w:r w:rsidR="00D653A7">
        <w:t xml:space="preserve">, </w:t>
      </w:r>
      <w:r w:rsidRPr="00751142">
        <w:t xml:space="preserve">Mundy, W. R. Quantitative assessment of neurite outgrowth in PC12 cells. </w:t>
      </w:r>
      <w:r w:rsidRPr="00751142">
        <w:rPr>
          <w:i/>
        </w:rPr>
        <w:lastRenderedPageBreak/>
        <w:t xml:space="preserve">Methods in </w:t>
      </w:r>
      <w:r w:rsidR="00392E3D" w:rsidRPr="00751142">
        <w:rPr>
          <w:i/>
        </w:rPr>
        <w:t>Molecular Biolo</w:t>
      </w:r>
      <w:r w:rsidRPr="00751142">
        <w:rPr>
          <w:i/>
        </w:rPr>
        <w:t>gy.</w:t>
      </w:r>
      <w:r w:rsidRPr="00751142">
        <w:t xml:space="preserve"> </w:t>
      </w:r>
      <w:r w:rsidRPr="00751142">
        <w:rPr>
          <w:b/>
        </w:rPr>
        <w:t>758</w:t>
      </w:r>
      <w:r w:rsidR="00392E3D" w:rsidRPr="00835BF8">
        <w:rPr>
          <w:bCs/>
        </w:rPr>
        <w:t>,</w:t>
      </w:r>
      <w:r w:rsidRPr="00751142">
        <w:t xml:space="preserve"> 331-348 (2011).</w:t>
      </w:r>
    </w:p>
    <w:p w14:paraId="17CF35D7" w14:textId="4BFF1FD7" w:rsidR="00751142" w:rsidRPr="00751142" w:rsidRDefault="00751142" w:rsidP="00D17ABC">
      <w:pPr>
        <w:pStyle w:val="EndNoteBibliography"/>
      </w:pPr>
      <w:r w:rsidRPr="00751142">
        <w:t>3</w:t>
      </w:r>
      <w:r w:rsidRPr="00751142">
        <w:tab/>
        <w:t>Yeyeodu, S. T., Witherspoon, S. M., Gilyazova, N.</w:t>
      </w:r>
      <w:r w:rsidR="00D653A7">
        <w:t xml:space="preserve">, </w:t>
      </w:r>
      <w:r w:rsidRPr="00751142">
        <w:t xml:space="preserve">Ibeanu, G. C. A rapid, inexpensive high throughput screen method for neurite outgrowth. </w:t>
      </w:r>
      <w:r w:rsidRPr="00751142">
        <w:rPr>
          <w:i/>
        </w:rPr>
        <w:t>Curre</w:t>
      </w:r>
      <w:r w:rsidR="00392E3D" w:rsidRPr="00751142">
        <w:rPr>
          <w:i/>
        </w:rPr>
        <w:t>nt Chemical Gen</w:t>
      </w:r>
      <w:r w:rsidRPr="00751142">
        <w:rPr>
          <w:i/>
        </w:rPr>
        <w:t>omics.</w:t>
      </w:r>
      <w:r w:rsidRPr="00751142">
        <w:t xml:space="preserve"> </w:t>
      </w:r>
      <w:r w:rsidRPr="00751142">
        <w:rPr>
          <w:b/>
        </w:rPr>
        <w:t>4</w:t>
      </w:r>
      <w:r w:rsidR="00392E3D" w:rsidRPr="00835BF8">
        <w:rPr>
          <w:bCs/>
        </w:rPr>
        <w:t>,</w:t>
      </w:r>
      <w:r w:rsidRPr="00751142">
        <w:t xml:space="preserve"> 74-83 (2010).</w:t>
      </w:r>
    </w:p>
    <w:p w14:paraId="5391E879" w14:textId="320C262F" w:rsidR="00751142" w:rsidRPr="00751142" w:rsidRDefault="00751142" w:rsidP="00D17ABC">
      <w:pPr>
        <w:pStyle w:val="EndNoteBibliography"/>
      </w:pPr>
      <w:r w:rsidRPr="00751142">
        <w:t>4</w:t>
      </w:r>
      <w:r w:rsidRPr="00751142">
        <w:tab/>
        <w:t>Ben-David, U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Genetic and transcriptional evolution alters cancer cell line drug response. </w:t>
      </w:r>
      <w:r w:rsidRPr="00751142">
        <w:rPr>
          <w:i/>
        </w:rPr>
        <w:t>Nature.</w:t>
      </w:r>
      <w:r w:rsidRPr="00751142">
        <w:t xml:space="preserve"> </w:t>
      </w:r>
      <w:r w:rsidRPr="00751142">
        <w:rPr>
          <w:b/>
        </w:rPr>
        <w:t>560</w:t>
      </w:r>
      <w:r w:rsidRPr="00751142">
        <w:t xml:space="preserve"> (7718), 325-330 (2018).</w:t>
      </w:r>
    </w:p>
    <w:p w14:paraId="7C605C76" w14:textId="7B7826F1" w:rsidR="00751142" w:rsidRPr="00751142" w:rsidRDefault="00751142" w:rsidP="00D17ABC">
      <w:pPr>
        <w:pStyle w:val="EndNoteBibliography"/>
      </w:pPr>
      <w:r w:rsidRPr="00751142">
        <w:t>5</w:t>
      </w:r>
      <w:r w:rsidRPr="00751142">
        <w:tab/>
        <w:t>Edwards, M. A., Loxley, R. A., Williams, A. J., Connor, M.</w:t>
      </w:r>
      <w:r w:rsidR="00D653A7">
        <w:t xml:space="preserve">, </w:t>
      </w:r>
      <w:r w:rsidRPr="00751142">
        <w:t xml:space="preserve">Phillips, J. K. Lack of functional expression of NMDA receptors in PC12 cells. </w:t>
      </w:r>
      <w:r w:rsidRPr="00751142">
        <w:rPr>
          <w:i/>
        </w:rPr>
        <w:t>Neurotoxicology.</w:t>
      </w:r>
      <w:r w:rsidRPr="00751142">
        <w:t xml:space="preserve"> </w:t>
      </w:r>
      <w:r w:rsidRPr="00751142">
        <w:rPr>
          <w:b/>
        </w:rPr>
        <w:t>28</w:t>
      </w:r>
      <w:r w:rsidRPr="00751142">
        <w:t xml:space="preserve"> (4), 876-885</w:t>
      </w:r>
      <w:r w:rsidR="00392E3D">
        <w:t xml:space="preserve"> </w:t>
      </w:r>
      <w:r w:rsidRPr="00751142">
        <w:t>(2007).</w:t>
      </w:r>
    </w:p>
    <w:p w14:paraId="19B7CC73" w14:textId="463D16A7" w:rsidR="00751142" w:rsidRPr="00751142" w:rsidRDefault="00751142" w:rsidP="00D17ABC">
      <w:pPr>
        <w:pStyle w:val="EndNoteBibliography"/>
      </w:pPr>
      <w:r w:rsidRPr="00751142">
        <w:t>6</w:t>
      </w:r>
      <w:r w:rsidRPr="00751142">
        <w:tab/>
        <w:t>LePage, K. T., Dickey, R. W., Gerwick, W. H., Jester, E. L.</w:t>
      </w:r>
      <w:r w:rsidR="00D653A7">
        <w:t xml:space="preserve">, </w:t>
      </w:r>
      <w:r w:rsidRPr="00751142">
        <w:t xml:space="preserve">Murray, T. F. On the use of neuro-2a neuroblastoma cells versus intact neurons in primary culture for neurotoxicity studies. </w:t>
      </w:r>
      <w:r w:rsidRPr="00751142">
        <w:rPr>
          <w:i/>
        </w:rPr>
        <w:t>Critical</w:t>
      </w:r>
      <w:r w:rsidR="00392E3D" w:rsidRPr="00751142">
        <w:rPr>
          <w:i/>
        </w:rPr>
        <w:t xml:space="preserve"> Reviews </w:t>
      </w:r>
      <w:r w:rsidR="00392E3D">
        <w:rPr>
          <w:i/>
        </w:rPr>
        <w:t>i</w:t>
      </w:r>
      <w:r w:rsidR="00392E3D" w:rsidRPr="00751142">
        <w:rPr>
          <w:i/>
        </w:rPr>
        <w:t xml:space="preserve">n </w:t>
      </w:r>
      <w:r w:rsidR="00392E3D" w:rsidRPr="00751142">
        <w:rPr>
          <w:i/>
        </w:rPr>
        <w:t>Neurobio</w:t>
      </w:r>
      <w:r w:rsidRPr="00751142">
        <w:rPr>
          <w:i/>
        </w:rPr>
        <w:t>logy.</w:t>
      </w:r>
      <w:r w:rsidRPr="00751142">
        <w:t xml:space="preserve"> </w:t>
      </w:r>
      <w:r w:rsidRPr="00751142">
        <w:rPr>
          <w:b/>
        </w:rPr>
        <w:t>17</w:t>
      </w:r>
      <w:r w:rsidRPr="00751142">
        <w:t xml:space="preserve"> (1), 27-50 (2005).</w:t>
      </w:r>
    </w:p>
    <w:p w14:paraId="1472BCED" w14:textId="406B11FE" w:rsidR="00751142" w:rsidRPr="00751142" w:rsidRDefault="00751142" w:rsidP="00D17ABC">
      <w:pPr>
        <w:pStyle w:val="EndNoteBibliography"/>
      </w:pPr>
      <w:r w:rsidRPr="00751142">
        <w:t>7</w:t>
      </w:r>
      <w:r w:rsidRPr="00751142">
        <w:tab/>
        <w:t>Karra, D.</w:t>
      </w:r>
      <w:r w:rsidR="00D653A7">
        <w:t xml:space="preserve">, </w:t>
      </w:r>
      <w:r w:rsidRPr="00751142">
        <w:t xml:space="preserve">Dahm, R. Transfection techniques for neuronal cells. </w:t>
      </w:r>
      <w:r w:rsidRPr="00751142">
        <w:rPr>
          <w:i/>
        </w:rPr>
        <w:t>Journal of Neuroscience.</w:t>
      </w:r>
      <w:r w:rsidRPr="00751142">
        <w:t xml:space="preserve"> </w:t>
      </w:r>
      <w:r w:rsidRPr="00751142">
        <w:rPr>
          <w:b/>
        </w:rPr>
        <w:t>30</w:t>
      </w:r>
      <w:r w:rsidRPr="00751142">
        <w:t xml:space="preserve"> (18), 6171-6177 (2010).</w:t>
      </w:r>
    </w:p>
    <w:p w14:paraId="6933FA63" w14:textId="5B45558F" w:rsidR="00751142" w:rsidRPr="00751142" w:rsidRDefault="00751142" w:rsidP="00D17ABC">
      <w:pPr>
        <w:pStyle w:val="EndNoteBibliography"/>
      </w:pPr>
      <w:r w:rsidRPr="00751142">
        <w:t>8</w:t>
      </w:r>
      <w:r w:rsidRPr="00751142">
        <w:tab/>
        <w:t>Cheung, H. N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FE65 interacts with ADP-ribosylation factor 6 to promote neurite outgrowth. </w:t>
      </w:r>
      <w:r w:rsidRPr="00751142">
        <w:rPr>
          <w:i/>
        </w:rPr>
        <w:t>The FASEB Journal.</w:t>
      </w:r>
      <w:r w:rsidRPr="00751142">
        <w:t xml:space="preserve"> </w:t>
      </w:r>
      <w:r w:rsidRPr="00751142">
        <w:rPr>
          <w:b/>
        </w:rPr>
        <w:t>28</w:t>
      </w:r>
      <w:r w:rsidRPr="00751142">
        <w:t xml:space="preserve"> (1), 337-349 (2014).</w:t>
      </w:r>
    </w:p>
    <w:p w14:paraId="2BC682B0" w14:textId="514B3FB3" w:rsidR="00751142" w:rsidRPr="00751142" w:rsidRDefault="00751142" w:rsidP="00D17ABC">
      <w:pPr>
        <w:pStyle w:val="EndNoteBibliography"/>
      </w:pPr>
      <w:r w:rsidRPr="00751142">
        <w:t>9</w:t>
      </w:r>
      <w:r w:rsidRPr="00751142">
        <w:tab/>
        <w:t>Li, W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Neuronal adaptor FE65 stimulates Rac1-mediated neurite outgrowth by recruiting and activating ELMO1. </w:t>
      </w:r>
      <w:r w:rsidRPr="00751142">
        <w:rPr>
          <w:i/>
        </w:rPr>
        <w:t>Journal of Biological Chemistry.</w:t>
      </w:r>
      <w:r w:rsidRPr="00751142">
        <w:t xml:space="preserve"> </w:t>
      </w:r>
      <w:r w:rsidRPr="00751142">
        <w:rPr>
          <w:b/>
        </w:rPr>
        <w:t>293</w:t>
      </w:r>
      <w:r w:rsidRPr="00751142">
        <w:t xml:space="preserve"> (20), 7674-7688 (2018).</w:t>
      </w:r>
    </w:p>
    <w:p w14:paraId="31583D46" w14:textId="4ED7A406" w:rsidR="00751142" w:rsidRPr="00751142" w:rsidRDefault="00751142" w:rsidP="00D17ABC">
      <w:pPr>
        <w:pStyle w:val="EndNoteBibliography"/>
      </w:pPr>
      <w:r w:rsidRPr="00751142">
        <w:t>10</w:t>
      </w:r>
      <w:r w:rsidRPr="00751142">
        <w:tab/>
        <w:t>Schneider, C. A., Rasband, W. S.</w:t>
      </w:r>
      <w:r w:rsidR="00D653A7">
        <w:t xml:space="preserve">, </w:t>
      </w:r>
      <w:r w:rsidRPr="00751142">
        <w:t xml:space="preserve">Eliceiri, K. W. NIH Image to ImageJ: 25 years of image analysis. </w:t>
      </w:r>
      <w:r w:rsidRPr="00751142">
        <w:rPr>
          <w:i/>
        </w:rPr>
        <w:t>Nature Methods.</w:t>
      </w:r>
      <w:r w:rsidRPr="00751142">
        <w:t xml:space="preserve"> </w:t>
      </w:r>
      <w:r w:rsidRPr="00751142">
        <w:rPr>
          <w:b/>
        </w:rPr>
        <w:t>9</w:t>
      </w:r>
      <w:r w:rsidRPr="00751142">
        <w:t xml:space="preserve"> (7), 671-675 (2012).</w:t>
      </w:r>
    </w:p>
    <w:p w14:paraId="5E170C83" w14:textId="6AF56346" w:rsidR="00751142" w:rsidRPr="00751142" w:rsidRDefault="00751142" w:rsidP="00D17ABC">
      <w:pPr>
        <w:pStyle w:val="EndNoteBibliography"/>
      </w:pPr>
      <w:r w:rsidRPr="00751142">
        <w:t>11</w:t>
      </w:r>
      <w:r w:rsidRPr="00751142">
        <w:tab/>
        <w:t>Meijering, E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Design and validation of a tool for neurite tracing and analysis in fluorescence microscopy images. </w:t>
      </w:r>
      <w:r w:rsidRPr="00751142">
        <w:rPr>
          <w:i/>
        </w:rPr>
        <w:t>Cytometry. Part A: the</w:t>
      </w:r>
      <w:r w:rsidR="00D653A7">
        <w:rPr>
          <w:i/>
        </w:rPr>
        <w:t xml:space="preserve"> J</w:t>
      </w:r>
      <w:r w:rsidRPr="00751142">
        <w:rPr>
          <w:i/>
        </w:rPr>
        <w:t>ournal of the International Society for Analytical Cytology.</w:t>
      </w:r>
      <w:r w:rsidRPr="00751142">
        <w:t xml:space="preserve"> </w:t>
      </w:r>
      <w:r w:rsidRPr="00751142">
        <w:rPr>
          <w:b/>
        </w:rPr>
        <w:t>58</w:t>
      </w:r>
      <w:r w:rsidRPr="00751142">
        <w:t xml:space="preserve"> (2), 167-176 (2004).</w:t>
      </w:r>
    </w:p>
    <w:p w14:paraId="6298958C" w14:textId="62EE5B3B" w:rsidR="00751142" w:rsidRPr="00751142" w:rsidRDefault="00751142" w:rsidP="00D17ABC">
      <w:pPr>
        <w:pStyle w:val="EndNoteBibliography"/>
      </w:pPr>
      <w:r w:rsidRPr="00751142">
        <w:t>12</w:t>
      </w:r>
      <w:r w:rsidRPr="00751142">
        <w:tab/>
        <w:t xml:space="preserve">Swanson, L. W. Brain maps 4.0-Structure of the rat brain: An open access atlas with global nervous system nomenclature ontology and flatmaps. </w:t>
      </w:r>
      <w:r w:rsidRPr="00751142">
        <w:rPr>
          <w:i/>
        </w:rPr>
        <w:t xml:space="preserve">The Journal of </w:t>
      </w:r>
      <w:r w:rsidR="00D653A7" w:rsidRPr="00751142">
        <w:rPr>
          <w:i/>
        </w:rPr>
        <w:t>Comparative Neurolo</w:t>
      </w:r>
      <w:r w:rsidRPr="00751142">
        <w:rPr>
          <w:i/>
        </w:rPr>
        <w:t>gy.</w:t>
      </w:r>
      <w:r w:rsidRPr="00751142">
        <w:t xml:space="preserve"> </w:t>
      </w:r>
      <w:r w:rsidRPr="00751142">
        <w:rPr>
          <w:b/>
        </w:rPr>
        <w:t>526</w:t>
      </w:r>
      <w:r w:rsidRPr="00751142">
        <w:t xml:space="preserve"> (6), 935-943 (2018).</w:t>
      </w:r>
    </w:p>
    <w:p w14:paraId="5D4752DD" w14:textId="36C98123" w:rsidR="00751142" w:rsidRPr="00751142" w:rsidRDefault="00751142" w:rsidP="00D17ABC">
      <w:pPr>
        <w:pStyle w:val="EndNoteBibliography"/>
      </w:pPr>
      <w:r w:rsidRPr="00751142">
        <w:t>13</w:t>
      </w:r>
      <w:r w:rsidRPr="00751142">
        <w:tab/>
        <w:t xml:space="preserve">Brewer, G. J. Serum-free B27/neurobasal medium supports differentiated growth of neurons from the striatum, substantia nigra, septum, cerebral cortex, cerebellum, and dentate gyrus. </w:t>
      </w:r>
      <w:r w:rsidRPr="00751142">
        <w:rPr>
          <w:i/>
        </w:rPr>
        <w:t>Journal of</w:t>
      </w:r>
      <w:r w:rsidR="00D653A7" w:rsidRPr="00751142">
        <w:rPr>
          <w:i/>
        </w:rPr>
        <w:t xml:space="preserve"> Neuroscience Res</w:t>
      </w:r>
      <w:r w:rsidRPr="00751142">
        <w:rPr>
          <w:i/>
        </w:rPr>
        <w:t>earch.</w:t>
      </w:r>
      <w:r w:rsidRPr="00751142">
        <w:t xml:space="preserve"> </w:t>
      </w:r>
      <w:r w:rsidRPr="00751142">
        <w:rPr>
          <w:b/>
        </w:rPr>
        <w:t>42</w:t>
      </w:r>
      <w:r w:rsidRPr="00751142">
        <w:t xml:space="preserve"> (5), 674-683</w:t>
      </w:r>
      <w:r w:rsidR="00D653A7">
        <w:t xml:space="preserve"> </w:t>
      </w:r>
      <w:r w:rsidRPr="00751142">
        <w:t>(1995).</w:t>
      </w:r>
    </w:p>
    <w:p w14:paraId="39BC7628" w14:textId="6B6BDE2D" w:rsidR="00751142" w:rsidRPr="00751142" w:rsidRDefault="00751142" w:rsidP="00D17ABC">
      <w:pPr>
        <w:pStyle w:val="EndNoteBibliography"/>
      </w:pPr>
      <w:r w:rsidRPr="00751142">
        <w:t>14</w:t>
      </w:r>
      <w:r w:rsidRPr="00751142">
        <w:tab/>
        <w:t>Yamada, K. M., Spooner, B. S.</w:t>
      </w:r>
      <w:r w:rsidR="00D653A7">
        <w:t xml:space="preserve">, </w:t>
      </w:r>
      <w:r w:rsidRPr="00751142">
        <w:t xml:space="preserve">Wessells, N. K. Axon growth: roles of microfilaments and microtubules. </w:t>
      </w:r>
      <w:r w:rsidRPr="00751142">
        <w:rPr>
          <w:i/>
        </w:rPr>
        <w:t>Proceedings of the National Academy of Sciences of the United States of America.</w:t>
      </w:r>
      <w:r w:rsidRPr="00751142">
        <w:t xml:space="preserve"> </w:t>
      </w:r>
      <w:r w:rsidRPr="00751142">
        <w:rPr>
          <w:b/>
        </w:rPr>
        <w:t>66</w:t>
      </w:r>
      <w:r w:rsidRPr="00751142">
        <w:t xml:space="preserve"> (4), 1206-1212 (1970).</w:t>
      </w:r>
    </w:p>
    <w:p w14:paraId="1FA7FA1D" w14:textId="2437429C" w:rsidR="00751142" w:rsidRPr="00751142" w:rsidRDefault="00751142" w:rsidP="00D17ABC">
      <w:pPr>
        <w:pStyle w:val="EndNoteBibliography"/>
      </w:pPr>
      <w:r w:rsidRPr="00751142">
        <w:t>15</w:t>
      </w:r>
      <w:r w:rsidRPr="00751142">
        <w:tab/>
        <w:t>Casella, J. F., Flanagan, M. D.</w:t>
      </w:r>
      <w:r w:rsidR="00D653A7">
        <w:t xml:space="preserve">, </w:t>
      </w:r>
      <w:r w:rsidRPr="00751142">
        <w:t xml:space="preserve">Lin, S. Cytochalasin D inhibits actin polymerization and induces depolymerization of actin filaments formed during platelet shape change. </w:t>
      </w:r>
      <w:r w:rsidRPr="00751142">
        <w:rPr>
          <w:i/>
        </w:rPr>
        <w:t>Nature.</w:t>
      </w:r>
      <w:r w:rsidRPr="00751142">
        <w:t xml:space="preserve"> </w:t>
      </w:r>
      <w:r w:rsidRPr="00751142">
        <w:rPr>
          <w:b/>
        </w:rPr>
        <w:t>293</w:t>
      </w:r>
      <w:r w:rsidRPr="00751142">
        <w:t xml:space="preserve"> (5830), 302-305 (1981).</w:t>
      </w:r>
    </w:p>
    <w:p w14:paraId="60DFD832" w14:textId="4E2DF7DA" w:rsidR="00751142" w:rsidRPr="00751142" w:rsidRDefault="00751142" w:rsidP="00D17ABC">
      <w:pPr>
        <w:pStyle w:val="EndNoteBibliography"/>
      </w:pPr>
      <w:r w:rsidRPr="00751142">
        <w:t>16</w:t>
      </w:r>
      <w:r w:rsidRPr="00751142">
        <w:tab/>
        <w:t xml:space="preserve">Calabrese, E. J. Enhancing and regulating neurite outgrowth. </w:t>
      </w:r>
      <w:r w:rsidRPr="00751142">
        <w:rPr>
          <w:i/>
        </w:rPr>
        <w:t>Critica</w:t>
      </w:r>
      <w:r w:rsidR="00D653A7" w:rsidRPr="00751142">
        <w:rPr>
          <w:i/>
        </w:rPr>
        <w:t xml:space="preserve">l Reviews </w:t>
      </w:r>
      <w:r w:rsidR="00D653A7">
        <w:rPr>
          <w:i/>
        </w:rPr>
        <w:t>i</w:t>
      </w:r>
      <w:r w:rsidR="00D653A7" w:rsidRPr="00751142">
        <w:rPr>
          <w:i/>
        </w:rPr>
        <w:t>n Toxicol</w:t>
      </w:r>
      <w:r w:rsidRPr="00751142">
        <w:rPr>
          <w:i/>
        </w:rPr>
        <w:t>ogy.</w:t>
      </w:r>
      <w:r w:rsidRPr="00751142">
        <w:t xml:space="preserve"> </w:t>
      </w:r>
      <w:r w:rsidRPr="00751142">
        <w:rPr>
          <w:b/>
        </w:rPr>
        <w:t>38</w:t>
      </w:r>
      <w:r w:rsidRPr="00751142">
        <w:t xml:space="preserve"> (4), 391-418</w:t>
      </w:r>
      <w:r w:rsidR="00D653A7">
        <w:t xml:space="preserve"> </w:t>
      </w:r>
      <w:r w:rsidRPr="00751142">
        <w:t>(2008).</w:t>
      </w:r>
    </w:p>
    <w:p w14:paraId="14B7B56D" w14:textId="548A426E" w:rsidR="00751142" w:rsidRPr="00751142" w:rsidRDefault="00751142" w:rsidP="00D17ABC">
      <w:pPr>
        <w:pStyle w:val="EndNoteBibliography"/>
      </w:pPr>
      <w:r w:rsidRPr="00751142">
        <w:t>17</w:t>
      </w:r>
      <w:r w:rsidRPr="00751142">
        <w:tab/>
        <w:t>Lau, K. F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Dexras1 Interacts with FE65 to Regulate FE65-Amyloid Precursor Protein-dependent Transcription. </w:t>
      </w:r>
      <w:r w:rsidRPr="00751142">
        <w:rPr>
          <w:i/>
        </w:rPr>
        <w:t>Journal of Biological Chemistry.</w:t>
      </w:r>
      <w:r w:rsidRPr="00751142">
        <w:t xml:space="preserve"> </w:t>
      </w:r>
      <w:r w:rsidRPr="00751142">
        <w:rPr>
          <w:b/>
        </w:rPr>
        <w:t>283</w:t>
      </w:r>
      <w:r w:rsidRPr="00751142">
        <w:t xml:space="preserve"> (50), 34728-34737 (2008).</w:t>
      </w:r>
    </w:p>
    <w:p w14:paraId="609D415D" w14:textId="042BB572" w:rsidR="00751142" w:rsidRPr="00751142" w:rsidRDefault="00751142" w:rsidP="00D17ABC">
      <w:pPr>
        <w:pStyle w:val="EndNoteBibliography"/>
      </w:pPr>
      <w:r w:rsidRPr="00751142">
        <w:t>18</w:t>
      </w:r>
      <w:r w:rsidRPr="00751142">
        <w:tab/>
        <w:t>Cui, X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Niacin treatment of stroke increases synaptic plasticity and axon growth in rats. </w:t>
      </w:r>
      <w:r w:rsidRPr="00751142">
        <w:rPr>
          <w:i/>
        </w:rPr>
        <w:t>Stroke.</w:t>
      </w:r>
      <w:r w:rsidRPr="00751142">
        <w:t xml:space="preserve"> </w:t>
      </w:r>
      <w:r w:rsidRPr="00751142">
        <w:rPr>
          <w:b/>
        </w:rPr>
        <w:t>41</w:t>
      </w:r>
      <w:r w:rsidRPr="00751142">
        <w:t xml:space="preserve"> (9), 2044-2049</w:t>
      </w:r>
      <w:r w:rsidR="00D653A7">
        <w:t xml:space="preserve"> </w:t>
      </w:r>
      <w:r w:rsidRPr="00751142">
        <w:t>(2010).</w:t>
      </w:r>
    </w:p>
    <w:p w14:paraId="661E80C3" w14:textId="76B120DA" w:rsidR="00751142" w:rsidRPr="00751142" w:rsidRDefault="00751142" w:rsidP="00D17ABC">
      <w:pPr>
        <w:pStyle w:val="EndNoteBibliography"/>
      </w:pPr>
      <w:r w:rsidRPr="00751142">
        <w:t>19</w:t>
      </w:r>
      <w:r w:rsidRPr="00751142">
        <w:tab/>
        <w:t>Khodosevich, K.</w:t>
      </w:r>
      <w:r w:rsidR="00D653A7">
        <w:t xml:space="preserve">, </w:t>
      </w:r>
      <w:r w:rsidRPr="00751142">
        <w:t xml:space="preserve">Monyer, H. Signaling involved in neurite outgrowth of postnatally born subventricular zone neurons in vitro. </w:t>
      </w:r>
      <w:r w:rsidRPr="00751142">
        <w:rPr>
          <w:i/>
        </w:rPr>
        <w:t>BMC Neuroscience.</w:t>
      </w:r>
      <w:r w:rsidRPr="00751142">
        <w:t xml:space="preserve"> </w:t>
      </w:r>
      <w:r w:rsidRPr="00751142">
        <w:rPr>
          <w:b/>
        </w:rPr>
        <w:t>11</w:t>
      </w:r>
      <w:r w:rsidR="00D653A7" w:rsidRPr="00835BF8">
        <w:rPr>
          <w:bCs/>
        </w:rPr>
        <w:t>,</w:t>
      </w:r>
      <w:r w:rsidRPr="00751142">
        <w:t xml:space="preserve"> 18 (2010).</w:t>
      </w:r>
    </w:p>
    <w:p w14:paraId="7D4EB8DE" w14:textId="1EF6EB15" w:rsidR="00751142" w:rsidRPr="00751142" w:rsidRDefault="00751142" w:rsidP="00D17ABC">
      <w:pPr>
        <w:pStyle w:val="EndNoteBibliography"/>
      </w:pPr>
      <w:r w:rsidRPr="00751142">
        <w:t>20</w:t>
      </w:r>
      <w:r w:rsidRPr="00751142">
        <w:tab/>
        <w:t>Tang, F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Resveratrol Enhances Neurite Outgrowth and Synaptogenesis Via Sonic Hedgehog Signaling Following Oxygen-Glucose Deprivation/Reoxygenation Injury. </w:t>
      </w:r>
      <w:r w:rsidRPr="00751142">
        <w:rPr>
          <w:i/>
        </w:rPr>
        <w:t xml:space="preserve">Cellular </w:t>
      </w:r>
      <w:r w:rsidR="00D653A7" w:rsidRPr="00751142">
        <w:rPr>
          <w:i/>
        </w:rPr>
        <w:t xml:space="preserve">Physiology </w:t>
      </w:r>
      <w:r w:rsidR="00D653A7">
        <w:rPr>
          <w:i/>
        </w:rPr>
        <w:t>a</w:t>
      </w:r>
      <w:r w:rsidR="00D653A7" w:rsidRPr="00751142">
        <w:rPr>
          <w:i/>
        </w:rPr>
        <w:t xml:space="preserve">nd Biochemistry: International Journal </w:t>
      </w:r>
      <w:r w:rsidR="00D653A7">
        <w:rPr>
          <w:i/>
        </w:rPr>
        <w:t>o</w:t>
      </w:r>
      <w:r w:rsidR="00D653A7" w:rsidRPr="00751142">
        <w:rPr>
          <w:i/>
        </w:rPr>
        <w:t xml:space="preserve">f Experimental Cellular Physiology, Biochemistry, </w:t>
      </w:r>
      <w:r w:rsidR="00D653A7">
        <w:rPr>
          <w:i/>
        </w:rPr>
        <w:t>a</w:t>
      </w:r>
      <w:r w:rsidR="00D653A7" w:rsidRPr="00751142">
        <w:rPr>
          <w:i/>
        </w:rPr>
        <w:t>nd Ph</w:t>
      </w:r>
      <w:r w:rsidRPr="00751142">
        <w:rPr>
          <w:i/>
        </w:rPr>
        <w:t>armacology.</w:t>
      </w:r>
      <w:r w:rsidRPr="00751142">
        <w:t xml:space="preserve"> </w:t>
      </w:r>
      <w:r w:rsidRPr="00751142">
        <w:rPr>
          <w:b/>
        </w:rPr>
        <w:t>43</w:t>
      </w:r>
      <w:r w:rsidRPr="00751142">
        <w:t xml:space="preserve"> (2), 852-869 (2017).</w:t>
      </w:r>
    </w:p>
    <w:p w14:paraId="1B10EBA3" w14:textId="3E90A580" w:rsidR="00751142" w:rsidRPr="00751142" w:rsidRDefault="00751142" w:rsidP="00D17ABC">
      <w:pPr>
        <w:pStyle w:val="EndNoteBibliography"/>
      </w:pPr>
      <w:r w:rsidRPr="00751142">
        <w:lastRenderedPageBreak/>
        <w:t>21</w:t>
      </w:r>
      <w:r w:rsidRPr="00751142">
        <w:tab/>
        <w:t>He, W., Liu, Y.</w:t>
      </w:r>
      <w:r w:rsidR="00D653A7">
        <w:t xml:space="preserve">, </w:t>
      </w:r>
      <w:r w:rsidRPr="00751142">
        <w:t xml:space="preserve">Tian, X. Rosuvastatin Improves Neurite Outgrowth of Cortical Neurons against Oxygen-Glucose Deprivation via Notch1-mediated Mitochondrial Biogenesis and Functional Improvement. </w:t>
      </w:r>
      <w:r w:rsidRPr="00751142">
        <w:rPr>
          <w:i/>
        </w:rPr>
        <w:t>Frontiers in Cellular Neuroscience.</w:t>
      </w:r>
      <w:r w:rsidRPr="00751142">
        <w:t xml:space="preserve"> </w:t>
      </w:r>
      <w:r w:rsidRPr="00751142">
        <w:rPr>
          <w:b/>
        </w:rPr>
        <w:t>12</w:t>
      </w:r>
      <w:r w:rsidR="00D653A7" w:rsidRPr="00D17ABC">
        <w:rPr>
          <w:bCs/>
        </w:rPr>
        <w:t>,</w:t>
      </w:r>
      <w:r w:rsidRPr="00751142">
        <w:t xml:space="preserve"> 6 (2018).</w:t>
      </w:r>
    </w:p>
    <w:p w14:paraId="7D738C20" w14:textId="2779E3DA" w:rsidR="00751142" w:rsidRPr="00751142" w:rsidRDefault="00751142" w:rsidP="00D17ABC">
      <w:pPr>
        <w:pStyle w:val="EndNoteBibliography"/>
      </w:pPr>
      <w:r w:rsidRPr="00751142">
        <w:t>22</w:t>
      </w:r>
      <w:r w:rsidRPr="00751142">
        <w:tab/>
        <w:t>Tesarova, P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Receptor for advanced glycation end products (RAGE)--soluble form (sRAGE) and gene polymorphisms in patients with breast cancer. </w:t>
      </w:r>
      <w:r w:rsidRPr="00751142">
        <w:rPr>
          <w:i/>
        </w:rPr>
        <w:t xml:space="preserve">Cancer </w:t>
      </w:r>
      <w:r w:rsidR="00D653A7">
        <w:rPr>
          <w:i/>
        </w:rPr>
        <w:t>I</w:t>
      </w:r>
      <w:r w:rsidR="00D653A7" w:rsidRPr="00751142">
        <w:rPr>
          <w:i/>
        </w:rPr>
        <w:t>nvestigation</w:t>
      </w:r>
      <w:r w:rsidRPr="00751142">
        <w:rPr>
          <w:i/>
        </w:rPr>
        <w:t>.</w:t>
      </w:r>
      <w:r w:rsidRPr="00751142">
        <w:t xml:space="preserve"> </w:t>
      </w:r>
      <w:r w:rsidRPr="00751142">
        <w:rPr>
          <w:b/>
        </w:rPr>
        <w:t>25</w:t>
      </w:r>
      <w:r w:rsidRPr="00751142">
        <w:t xml:space="preserve"> (8), 720-725 (2007).</w:t>
      </w:r>
    </w:p>
    <w:p w14:paraId="043CCA6F" w14:textId="17266E8D" w:rsidR="00751142" w:rsidRPr="00751142" w:rsidRDefault="00751142" w:rsidP="00D17ABC">
      <w:pPr>
        <w:pStyle w:val="EndNoteBibliography"/>
      </w:pPr>
      <w:r w:rsidRPr="00751142">
        <w:t>23</w:t>
      </w:r>
      <w:r w:rsidRPr="00751142">
        <w:tab/>
        <w:t>Park, S. Y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Hippocalcin Promotes Neuronal Differentiation and Inhibits Astrocytic Differentiation in Neural Stem Cells. </w:t>
      </w:r>
      <w:r w:rsidRPr="00751142">
        <w:rPr>
          <w:i/>
        </w:rPr>
        <w:t>Stem</w:t>
      </w:r>
      <w:r w:rsidR="00D653A7" w:rsidRPr="00751142">
        <w:rPr>
          <w:i/>
        </w:rPr>
        <w:t xml:space="preserve"> Cell Rep</w:t>
      </w:r>
      <w:r w:rsidRPr="00751142">
        <w:rPr>
          <w:i/>
        </w:rPr>
        <w:t>orts.</w:t>
      </w:r>
      <w:r w:rsidRPr="00751142">
        <w:t xml:space="preserve"> </w:t>
      </w:r>
      <w:r w:rsidRPr="00751142">
        <w:rPr>
          <w:b/>
        </w:rPr>
        <w:t>8</w:t>
      </w:r>
      <w:r w:rsidRPr="00751142">
        <w:t xml:space="preserve"> (1), 95-111</w:t>
      </w:r>
      <w:r w:rsidR="00D653A7">
        <w:t xml:space="preserve"> </w:t>
      </w:r>
      <w:r w:rsidRPr="00751142">
        <w:t>(2017).</w:t>
      </w:r>
    </w:p>
    <w:p w14:paraId="382BDDB8" w14:textId="386BD916" w:rsidR="00751142" w:rsidRPr="00751142" w:rsidRDefault="00751142" w:rsidP="00D17ABC">
      <w:pPr>
        <w:pStyle w:val="EndNoteBibliography"/>
      </w:pPr>
      <w:r w:rsidRPr="00751142">
        <w:t>24</w:t>
      </w:r>
      <w:r w:rsidRPr="00751142">
        <w:tab/>
        <w:t>Radbruch, A. Immunofluorescence: Basic Considerations.</w:t>
      </w:r>
      <w:r w:rsidR="005E721F">
        <w:t xml:space="preserve"> </w:t>
      </w:r>
      <w:r w:rsidR="00D653A7">
        <w:rPr>
          <w:i/>
          <w:iCs/>
        </w:rPr>
        <w:t xml:space="preserve">Flow Cytometry and Cell </w:t>
      </w:r>
      <w:r w:rsidR="00D653A7" w:rsidRPr="00D17ABC">
        <w:rPr>
          <w:i/>
          <w:iCs/>
        </w:rPr>
        <w:t>Sorting</w:t>
      </w:r>
      <w:r w:rsidR="00D653A7">
        <w:t xml:space="preserve">. Springer Lab Manual Book Series. </w:t>
      </w:r>
      <w:r w:rsidRPr="00D17ABC">
        <w:t>38</w:t>
      </w:r>
      <w:r w:rsidRPr="00751142">
        <w:t>-52 (2000).</w:t>
      </w:r>
    </w:p>
    <w:p w14:paraId="5A2BFFF3" w14:textId="2679456D" w:rsidR="00751142" w:rsidRPr="00751142" w:rsidRDefault="00751142" w:rsidP="00D17ABC">
      <w:pPr>
        <w:pStyle w:val="EndNoteBibliography"/>
      </w:pPr>
      <w:r w:rsidRPr="00751142">
        <w:t>25</w:t>
      </w:r>
      <w:r w:rsidRPr="00751142">
        <w:tab/>
        <w:t>Wang, T., Larcher, L. M., Ma, L.</w:t>
      </w:r>
      <w:r w:rsidR="00D653A7">
        <w:t xml:space="preserve">, </w:t>
      </w:r>
      <w:r w:rsidRPr="00751142">
        <w:t xml:space="preserve">Veedu, R. N. Systematic Screening of Commonly Used Commercial Transfection Reagents towards Efficient Transfection of Single-Stranded Oligonucleotides. </w:t>
      </w:r>
      <w:r w:rsidRPr="00751142">
        <w:rPr>
          <w:i/>
        </w:rPr>
        <w:t>Molecules.</w:t>
      </w:r>
      <w:r w:rsidRPr="00751142">
        <w:t xml:space="preserve"> </w:t>
      </w:r>
      <w:r w:rsidRPr="00751142">
        <w:rPr>
          <w:b/>
        </w:rPr>
        <w:t>23</w:t>
      </w:r>
      <w:r w:rsidRPr="00751142">
        <w:t xml:space="preserve"> (10) (2018).</w:t>
      </w:r>
    </w:p>
    <w:p w14:paraId="58D3EDEB" w14:textId="15693008" w:rsidR="00751142" w:rsidRPr="00751142" w:rsidRDefault="00751142" w:rsidP="00D17ABC">
      <w:pPr>
        <w:pStyle w:val="EndNoteBibliography"/>
      </w:pPr>
      <w:r w:rsidRPr="00751142">
        <w:t>26</w:t>
      </w:r>
      <w:r w:rsidRPr="00751142">
        <w:tab/>
        <w:t xml:space="preserve">Sariyer, I. K. Transfection of neuronal cultures. </w:t>
      </w:r>
      <w:r w:rsidRPr="00751142">
        <w:rPr>
          <w:i/>
        </w:rPr>
        <w:t xml:space="preserve">Methods in </w:t>
      </w:r>
      <w:r w:rsidR="00D653A7" w:rsidRPr="00751142">
        <w:rPr>
          <w:i/>
        </w:rPr>
        <w:t>Molecular Bio</w:t>
      </w:r>
      <w:r w:rsidRPr="00751142">
        <w:rPr>
          <w:i/>
        </w:rPr>
        <w:t>logy.</w:t>
      </w:r>
      <w:r w:rsidRPr="00751142">
        <w:t xml:space="preserve"> </w:t>
      </w:r>
      <w:r w:rsidRPr="00751142">
        <w:rPr>
          <w:b/>
        </w:rPr>
        <w:t>1078</w:t>
      </w:r>
      <w:r w:rsidRPr="00751142">
        <w:t xml:space="preserve"> 133-139 (2013).</w:t>
      </w:r>
    </w:p>
    <w:p w14:paraId="487D0972" w14:textId="7F6456AE" w:rsidR="00751142" w:rsidRPr="00751142" w:rsidRDefault="00751142" w:rsidP="00D17ABC">
      <w:pPr>
        <w:pStyle w:val="EndNoteBibliography"/>
      </w:pPr>
      <w:r w:rsidRPr="00751142">
        <w:t>27</w:t>
      </w:r>
      <w:r w:rsidRPr="00751142">
        <w:tab/>
        <w:t>Banker, G. A.</w:t>
      </w:r>
      <w:r w:rsidR="00D653A7">
        <w:t xml:space="preserve">, </w:t>
      </w:r>
      <w:r w:rsidRPr="00751142">
        <w:t xml:space="preserve">Cowan, W. M. Rat hippocampal neurons in dispersed cell culture. </w:t>
      </w:r>
      <w:r w:rsidRPr="00751142">
        <w:rPr>
          <w:i/>
        </w:rPr>
        <w:t>Brain Research.</w:t>
      </w:r>
      <w:r w:rsidRPr="00751142">
        <w:t xml:space="preserve"> </w:t>
      </w:r>
      <w:r w:rsidRPr="00751142">
        <w:rPr>
          <w:b/>
        </w:rPr>
        <w:t>126</w:t>
      </w:r>
      <w:r w:rsidRPr="00751142">
        <w:t xml:space="preserve"> (3), 397-342 (1977).</w:t>
      </w:r>
    </w:p>
    <w:p w14:paraId="2270D6E0" w14:textId="059A6189" w:rsidR="00751142" w:rsidRPr="00751142" w:rsidRDefault="00751142" w:rsidP="00D17ABC">
      <w:pPr>
        <w:pStyle w:val="EndNoteBibliography"/>
      </w:pPr>
      <w:r w:rsidRPr="00751142">
        <w:t>28</w:t>
      </w:r>
      <w:r w:rsidRPr="00751142">
        <w:tab/>
        <w:t>Banker, G. A.</w:t>
      </w:r>
      <w:r w:rsidR="00D653A7">
        <w:t xml:space="preserve">, </w:t>
      </w:r>
      <w:r w:rsidRPr="00751142">
        <w:t xml:space="preserve">Cowan, W. M. Further observations on hippocampal neurons in dispersed cell culture. </w:t>
      </w:r>
      <w:r w:rsidRPr="00751142">
        <w:rPr>
          <w:i/>
        </w:rPr>
        <w:t xml:space="preserve">The Journal of </w:t>
      </w:r>
      <w:r w:rsidR="00D653A7" w:rsidRPr="00751142">
        <w:rPr>
          <w:i/>
        </w:rPr>
        <w:t>Comparative Neuro</w:t>
      </w:r>
      <w:r w:rsidRPr="00751142">
        <w:rPr>
          <w:i/>
        </w:rPr>
        <w:t>logy.</w:t>
      </w:r>
      <w:r w:rsidRPr="00751142">
        <w:t xml:space="preserve"> </w:t>
      </w:r>
      <w:r w:rsidRPr="00751142">
        <w:rPr>
          <w:b/>
        </w:rPr>
        <w:t>187</w:t>
      </w:r>
      <w:r w:rsidRPr="00751142">
        <w:t xml:space="preserve"> (3), 469-493 (1979).</w:t>
      </w:r>
    </w:p>
    <w:p w14:paraId="1A0FEBB8" w14:textId="3D7D91C3" w:rsidR="00751142" w:rsidRPr="00751142" w:rsidRDefault="00751142" w:rsidP="00D17ABC">
      <w:pPr>
        <w:pStyle w:val="EndNoteBibliography"/>
      </w:pPr>
      <w:r w:rsidRPr="00751142">
        <w:t>29</w:t>
      </w:r>
      <w:r w:rsidRPr="00751142">
        <w:tab/>
        <w:t>Biffi, E., Regalia, G., Menegon, A., Ferrigno, G.</w:t>
      </w:r>
      <w:r w:rsidR="00D653A7">
        <w:t xml:space="preserve">, </w:t>
      </w:r>
      <w:r w:rsidRPr="00751142">
        <w:t xml:space="preserve">Pedrocchi, A. The influence of neuronal density and maturation on network activity of hippocampal cell cultures: a methodological study. </w:t>
      </w:r>
      <w:r w:rsidRPr="00751142">
        <w:rPr>
          <w:i/>
        </w:rPr>
        <w:t>PLoS One.</w:t>
      </w:r>
      <w:r w:rsidRPr="00751142">
        <w:t xml:space="preserve"> </w:t>
      </w:r>
      <w:r w:rsidRPr="00751142">
        <w:rPr>
          <w:b/>
        </w:rPr>
        <w:t>8</w:t>
      </w:r>
      <w:r w:rsidRPr="00751142">
        <w:t xml:space="preserve"> (12), e83899 (2013).</w:t>
      </w:r>
    </w:p>
    <w:p w14:paraId="6D26EDB7" w14:textId="72B6DF8E" w:rsidR="00751142" w:rsidRPr="00751142" w:rsidRDefault="00751142" w:rsidP="00D17ABC">
      <w:pPr>
        <w:pStyle w:val="EndNoteBibliography"/>
      </w:pPr>
      <w:r w:rsidRPr="00751142">
        <w:t>30</w:t>
      </w:r>
      <w:r w:rsidRPr="00751142">
        <w:tab/>
        <w:t>Hiragi, T.</w:t>
      </w:r>
      <w:r w:rsidRPr="00751142">
        <w:rPr>
          <w:i/>
        </w:rPr>
        <w:t xml:space="preserve"> </w:t>
      </w:r>
      <w:r w:rsidR="00392E3D" w:rsidRPr="00392E3D">
        <w:t>et al.</w:t>
      </w:r>
      <w:r w:rsidRPr="00751142">
        <w:t xml:space="preserve"> Differentiation of Human Induced Pluripotent Stem Cell (hiPSC)-Derived Neurons in Mouse Hippocampal Slice Cultures. </w:t>
      </w:r>
      <w:r w:rsidRPr="00751142">
        <w:rPr>
          <w:i/>
        </w:rPr>
        <w:t>Frontiers in Cellular Neuroscience.</w:t>
      </w:r>
      <w:r w:rsidRPr="00751142">
        <w:t xml:space="preserve"> </w:t>
      </w:r>
      <w:r w:rsidRPr="00751142">
        <w:rPr>
          <w:b/>
        </w:rPr>
        <w:t>11</w:t>
      </w:r>
      <w:r w:rsidR="00D653A7" w:rsidRPr="00D17ABC">
        <w:rPr>
          <w:bCs/>
        </w:rPr>
        <w:t>,</w:t>
      </w:r>
      <w:r w:rsidRPr="00751142">
        <w:t xml:space="preserve"> 143</w:t>
      </w:r>
      <w:r w:rsidR="00D653A7">
        <w:t xml:space="preserve"> </w:t>
      </w:r>
      <w:r w:rsidRPr="00751142">
        <w:t>(2017).</w:t>
      </w:r>
    </w:p>
    <w:p w14:paraId="3C16DFF1" w14:textId="3DAC0F8E" w:rsidR="00751142" w:rsidRPr="00751142" w:rsidRDefault="00751142" w:rsidP="00D17ABC">
      <w:pPr>
        <w:pStyle w:val="EndNoteBibliography"/>
      </w:pPr>
      <w:r w:rsidRPr="00751142">
        <w:t>31</w:t>
      </w:r>
      <w:r w:rsidRPr="00751142">
        <w:tab/>
        <w:t>Zeng, H.</w:t>
      </w:r>
      <w:r w:rsidR="00D653A7">
        <w:t xml:space="preserve">, </w:t>
      </w:r>
      <w:r w:rsidRPr="00751142">
        <w:t xml:space="preserve">Sanes, J. R. Neuronal cell-type classification: challenges, opportunities and the path forward. </w:t>
      </w:r>
      <w:r w:rsidRPr="00751142">
        <w:rPr>
          <w:i/>
        </w:rPr>
        <w:t xml:space="preserve">Nature </w:t>
      </w:r>
      <w:r w:rsidR="00D653A7">
        <w:rPr>
          <w:i/>
        </w:rPr>
        <w:t>R</w:t>
      </w:r>
      <w:r w:rsidR="00D653A7" w:rsidRPr="00751142">
        <w:rPr>
          <w:i/>
        </w:rPr>
        <w:t>eviews</w:t>
      </w:r>
      <w:r w:rsidRPr="00751142">
        <w:rPr>
          <w:i/>
        </w:rPr>
        <w:t>. Neuroscience.</w:t>
      </w:r>
      <w:r w:rsidRPr="00751142">
        <w:t xml:space="preserve"> </w:t>
      </w:r>
      <w:r w:rsidRPr="00751142">
        <w:rPr>
          <w:b/>
        </w:rPr>
        <w:t>18</w:t>
      </w:r>
      <w:r w:rsidRPr="00751142">
        <w:t xml:space="preserve"> (9), 530-546 (2017).</w:t>
      </w:r>
    </w:p>
    <w:p w14:paraId="68399D70" w14:textId="2C2659F4" w:rsidR="00751142" w:rsidRPr="00751142" w:rsidRDefault="00751142" w:rsidP="00D17ABC">
      <w:pPr>
        <w:pStyle w:val="EndNoteBibliography"/>
      </w:pPr>
      <w:r w:rsidRPr="00751142">
        <w:t>32</w:t>
      </w:r>
      <w:r w:rsidRPr="00751142">
        <w:tab/>
        <w:t>Jones, M. R., Villalon, E., Northcutt, A. J., Calcutt, N. A.</w:t>
      </w:r>
      <w:r w:rsidR="00D653A7">
        <w:t xml:space="preserve">, </w:t>
      </w:r>
      <w:r w:rsidRPr="00751142">
        <w:t xml:space="preserve">Garcia, M. L. Differential effects of myostatin deficiency on motor and sensory axons. </w:t>
      </w:r>
      <w:r w:rsidRPr="00751142">
        <w:rPr>
          <w:i/>
        </w:rPr>
        <w:t xml:space="preserve">Muscle &amp; </w:t>
      </w:r>
      <w:r w:rsidR="00D653A7">
        <w:rPr>
          <w:i/>
        </w:rPr>
        <w:t>N</w:t>
      </w:r>
      <w:r w:rsidR="00D653A7" w:rsidRPr="00751142">
        <w:rPr>
          <w:i/>
        </w:rPr>
        <w:t>erve</w:t>
      </w:r>
      <w:r w:rsidRPr="00751142">
        <w:rPr>
          <w:i/>
        </w:rPr>
        <w:t>.</w:t>
      </w:r>
      <w:r w:rsidRPr="00751142">
        <w:t xml:space="preserve"> </w:t>
      </w:r>
      <w:r w:rsidRPr="00751142">
        <w:rPr>
          <w:b/>
        </w:rPr>
        <w:t>56</w:t>
      </w:r>
      <w:r w:rsidRPr="00751142">
        <w:t xml:space="preserve"> (6), E100-E107 (2017).</w:t>
      </w:r>
    </w:p>
    <w:p w14:paraId="5BE7FF8E" w14:textId="71446269" w:rsidR="00826D6A" w:rsidRPr="00D81CB8" w:rsidRDefault="002F75BC" w:rsidP="00D17ABC">
      <w:pPr>
        <w:rPr>
          <w:rFonts w:asciiTheme="minorHAnsi" w:hAnsiTheme="minorHAnsi" w:cstheme="minorHAnsi"/>
          <w:color w:val="000000" w:themeColor="text1"/>
        </w:rPr>
      </w:pPr>
      <w:r w:rsidRPr="00D81CB8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826D6A" w:rsidRPr="00D81CB8" w:rsidSect="009336A9">
      <w:headerReference w:type="default" r:id="rId12"/>
      <w:footerReference w:type="default" r:id="rId13"/>
      <w:headerReference w:type="first" r:id="rId14"/>
      <w:footerReference w:type="first" r:id="rId15"/>
      <w:pgSz w:w="11906" w:h="16838" w:code="9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2A7848" w14:textId="77777777" w:rsidR="001E0B49" w:rsidRDefault="001E0B49" w:rsidP="00621C4E">
      <w:r>
        <w:separator/>
      </w:r>
    </w:p>
  </w:endnote>
  <w:endnote w:type="continuationSeparator" w:id="0">
    <w:p w14:paraId="3424F4B9" w14:textId="77777777" w:rsidR="001E0B49" w:rsidRDefault="001E0B4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47363" w14:textId="71AB2B06" w:rsidR="00D653A7" w:rsidRPr="00494F77" w:rsidRDefault="00D653A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D653A7" w:rsidRDefault="00D653A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CBEB36" w14:textId="77777777" w:rsidR="001E0B49" w:rsidRDefault="001E0B49" w:rsidP="00621C4E">
      <w:r>
        <w:separator/>
      </w:r>
    </w:p>
  </w:footnote>
  <w:footnote w:type="continuationSeparator" w:id="0">
    <w:p w14:paraId="3E76BD0F" w14:textId="77777777" w:rsidR="001E0B49" w:rsidRDefault="001E0B4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D653A7" w:rsidRPr="006F06E4" w:rsidRDefault="00D653A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119226C" w:rsidR="00D653A7" w:rsidRPr="006F06E4" w:rsidRDefault="00D653A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87113BB"/>
    <w:multiLevelType w:val="multilevel"/>
    <w:tmpl w:val="6F602AF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6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4"/>
  </w:num>
  <w:num w:numId="20">
    <w:abstractNumId w:val="3"/>
  </w:num>
  <w:num w:numId="21">
    <w:abstractNumId w:val="25"/>
  </w:num>
  <w:num w:numId="22">
    <w:abstractNumId w:val="22"/>
  </w:num>
  <w:num w:numId="23">
    <w:abstractNumId w:val="14"/>
  </w:num>
  <w:num w:numId="24">
    <w:abstractNumId w:val="27"/>
  </w:num>
  <w:num w:numId="25">
    <w:abstractNumId w:val="7"/>
  </w:num>
  <w:num w:numId="26">
    <w:abstractNumId w:val="1"/>
  </w:num>
  <w:num w:numId="27">
    <w:abstractNumId w:val="6"/>
  </w:num>
  <w:num w:numId="28">
    <w:abstractNumId w:val="28"/>
  </w:num>
  <w:num w:numId="29">
    <w:abstractNumId w:val="2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5"/>
  <w:removePersonalInformation/>
  <w:removeDateAndTime/>
  <w:doNotDisplayPageBoundarie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Y0MDO1sARiYwtzEyUdpeDU4uLM/DyQAiPTWgCPpRvM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zpdrzf1zd203eva9qvweaa92t9d2f99ddx&quot;&gt;KF Library-X2&lt;record-ids&gt;&lt;item&gt;6925&lt;/item&gt;&lt;item&gt;7492&lt;/item&gt;&lt;item&gt;7591&lt;/item&gt;&lt;item&gt;7656&lt;/item&gt;&lt;item&gt;7962&lt;/item&gt;&lt;item&gt;8266&lt;/item&gt;&lt;item&gt;8324&lt;/item&gt;&lt;item&gt;8325&lt;/item&gt;&lt;item&gt;8326&lt;/item&gt;&lt;item&gt;8327&lt;/item&gt;&lt;item&gt;8328&lt;/item&gt;&lt;item&gt;8329&lt;/item&gt;&lt;item&gt;8330&lt;/item&gt;&lt;item&gt;8331&lt;/item&gt;&lt;item&gt;8333&lt;/item&gt;&lt;item&gt;8334&lt;/item&gt;&lt;item&gt;8335&lt;/item&gt;&lt;item&gt;8337&lt;/item&gt;&lt;item&gt;8338&lt;/item&gt;&lt;item&gt;8339&lt;/item&gt;&lt;item&gt;8340&lt;/item&gt;&lt;item&gt;8341&lt;/item&gt;&lt;item&gt;8342&lt;/item&gt;&lt;item&gt;8343&lt;/item&gt;&lt;item&gt;8344&lt;/item&gt;&lt;item&gt;8345&lt;/item&gt;&lt;item&gt;8346&lt;/item&gt;&lt;item&gt;8348&lt;/item&gt;&lt;item&gt;8350&lt;/item&gt;&lt;item&gt;8362&lt;/item&gt;&lt;item&gt;8364&lt;/item&gt;&lt;item&gt;8365&lt;/item&gt;&lt;item&gt;8367&lt;/item&gt;&lt;item&gt;8368&lt;/item&gt;&lt;/record-ids&gt;&lt;/item&gt;&lt;/Libraries&gt;"/>
  </w:docVars>
  <w:rsids>
    <w:rsidRoot w:val="00EE705F"/>
    <w:rsid w:val="000004D8"/>
    <w:rsid w:val="00000F0A"/>
    <w:rsid w:val="00001169"/>
    <w:rsid w:val="00001806"/>
    <w:rsid w:val="00001909"/>
    <w:rsid w:val="00002098"/>
    <w:rsid w:val="00002A94"/>
    <w:rsid w:val="0000340C"/>
    <w:rsid w:val="00003C5C"/>
    <w:rsid w:val="00005815"/>
    <w:rsid w:val="00005C78"/>
    <w:rsid w:val="00006E68"/>
    <w:rsid w:val="00007DBC"/>
    <w:rsid w:val="00007DDA"/>
    <w:rsid w:val="00007EA1"/>
    <w:rsid w:val="000100F0"/>
    <w:rsid w:val="00011764"/>
    <w:rsid w:val="0001253F"/>
    <w:rsid w:val="000129B2"/>
    <w:rsid w:val="00012FE9"/>
    <w:rsid w:val="00012FF9"/>
    <w:rsid w:val="0001389C"/>
    <w:rsid w:val="00014314"/>
    <w:rsid w:val="00015889"/>
    <w:rsid w:val="00015D68"/>
    <w:rsid w:val="00015F28"/>
    <w:rsid w:val="00015FDA"/>
    <w:rsid w:val="000175EC"/>
    <w:rsid w:val="00017F54"/>
    <w:rsid w:val="000212AE"/>
    <w:rsid w:val="00021434"/>
    <w:rsid w:val="00021774"/>
    <w:rsid w:val="00021DF3"/>
    <w:rsid w:val="00023869"/>
    <w:rsid w:val="00023A80"/>
    <w:rsid w:val="00023E65"/>
    <w:rsid w:val="00023F60"/>
    <w:rsid w:val="00024598"/>
    <w:rsid w:val="000246F0"/>
    <w:rsid w:val="0002553D"/>
    <w:rsid w:val="0002571F"/>
    <w:rsid w:val="00027303"/>
    <w:rsid w:val="000279B0"/>
    <w:rsid w:val="000307A1"/>
    <w:rsid w:val="0003104B"/>
    <w:rsid w:val="00031A09"/>
    <w:rsid w:val="00032769"/>
    <w:rsid w:val="00032A9E"/>
    <w:rsid w:val="0003311E"/>
    <w:rsid w:val="00033D25"/>
    <w:rsid w:val="00037B04"/>
    <w:rsid w:val="00037B58"/>
    <w:rsid w:val="0004140A"/>
    <w:rsid w:val="00041453"/>
    <w:rsid w:val="00041493"/>
    <w:rsid w:val="00042A74"/>
    <w:rsid w:val="00042ADD"/>
    <w:rsid w:val="00043EF4"/>
    <w:rsid w:val="000467E1"/>
    <w:rsid w:val="00050A05"/>
    <w:rsid w:val="00051B73"/>
    <w:rsid w:val="00053640"/>
    <w:rsid w:val="00053FA7"/>
    <w:rsid w:val="00055D82"/>
    <w:rsid w:val="00056167"/>
    <w:rsid w:val="000575CF"/>
    <w:rsid w:val="0006019D"/>
    <w:rsid w:val="00060681"/>
    <w:rsid w:val="00060ABE"/>
    <w:rsid w:val="00060F41"/>
    <w:rsid w:val="00061A50"/>
    <w:rsid w:val="0006361B"/>
    <w:rsid w:val="00064104"/>
    <w:rsid w:val="00064F32"/>
    <w:rsid w:val="000652E3"/>
    <w:rsid w:val="00066025"/>
    <w:rsid w:val="00067A8F"/>
    <w:rsid w:val="0007013C"/>
    <w:rsid w:val="000701D1"/>
    <w:rsid w:val="00071971"/>
    <w:rsid w:val="00074747"/>
    <w:rsid w:val="00075D1E"/>
    <w:rsid w:val="00076BB1"/>
    <w:rsid w:val="000809A8"/>
    <w:rsid w:val="00080A20"/>
    <w:rsid w:val="0008239F"/>
    <w:rsid w:val="00082796"/>
    <w:rsid w:val="00082DF4"/>
    <w:rsid w:val="000830A8"/>
    <w:rsid w:val="00086799"/>
    <w:rsid w:val="00086FF5"/>
    <w:rsid w:val="00087C0A"/>
    <w:rsid w:val="00091788"/>
    <w:rsid w:val="000925A4"/>
    <w:rsid w:val="000929A4"/>
    <w:rsid w:val="000937E5"/>
    <w:rsid w:val="00093BC4"/>
    <w:rsid w:val="000943E6"/>
    <w:rsid w:val="0009447A"/>
    <w:rsid w:val="00095F11"/>
    <w:rsid w:val="00096380"/>
    <w:rsid w:val="00097929"/>
    <w:rsid w:val="000A1E80"/>
    <w:rsid w:val="000A27A4"/>
    <w:rsid w:val="000A3B70"/>
    <w:rsid w:val="000A4F8D"/>
    <w:rsid w:val="000A5153"/>
    <w:rsid w:val="000A5925"/>
    <w:rsid w:val="000A6161"/>
    <w:rsid w:val="000A6A22"/>
    <w:rsid w:val="000A72BC"/>
    <w:rsid w:val="000B047C"/>
    <w:rsid w:val="000B10AE"/>
    <w:rsid w:val="000B1FB0"/>
    <w:rsid w:val="000B30BF"/>
    <w:rsid w:val="000B36CF"/>
    <w:rsid w:val="000B3EA7"/>
    <w:rsid w:val="000B4C8C"/>
    <w:rsid w:val="000B566B"/>
    <w:rsid w:val="000B595C"/>
    <w:rsid w:val="000B6112"/>
    <w:rsid w:val="000B662E"/>
    <w:rsid w:val="000B6ABD"/>
    <w:rsid w:val="000B7294"/>
    <w:rsid w:val="000B752B"/>
    <w:rsid w:val="000B75D0"/>
    <w:rsid w:val="000B791B"/>
    <w:rsid w:val="000C1058"/>
    <w:rsid w:val="000C1925"/>
    <w:rsid w:val="000C1CF8"/>
    <w:rsid w:val="000C2768"/>
    <w:rsid w:val="000C2AB3"/>
    <w:rsid w:val="000C3940"/>
    <w:rsid w:val="000C45CF"/>
    <w:rsid w:val="000C48CA"/>
    <w:rsid w:val="000C49CF"/>
    <w:rsid w:val="000C4DF7"/>
    <w:rsid w:val="000C52E9"/>
    <w:rsid w:val="000C5B8B"/>
    <w:rsid w:val="000C5CDC"/>
    <w:rsid w:val="000C65DC"/>
    <w:rsid w:val="000C66A2"/>
    <w:rsid w:val="000C66F3"/>
    <w:rsid w:val="000C6900"/>
    <w:rsid w:val="000C78EE"/>
    <w:rsid w:val="000D28BF"/>
    <w:rsid w:val="000D2DEA"/>
    <w:rsid w:val="000D31E8"/>
    <w:rsid w:val="000D40C4"/>
    <w:rsid w:val="000D4B00"/>
    <w:rsid w:val="000D6822"/>
    <w:rsid w:val="000D76E4"/>
    <w:rsid w:val="000E125D"/>
    <w:rsid w:val="000E168F"/>
    <w:rsid w:val="000E1BEB"/>
    <w:rsid w:val="000E1D56"/>
    <w:rsid w:val="000E37BF"/>
    <w:rsid w:val="000E3816"/>
    <w:rsid w:val="000E4236"/>
    <w:rsid w:val="000E45C9"/>
    <w:rsid w:val="000E4F77"/>
    <w:rsid w:val="000E523D"/>
    <w:rsid w:val="000E711B"/>
    <w:rsid w:val="000F1E86"/>
    <w:rsid w:val="000F21DF"/>
    <w:rsid w:val="000F265C"/>
    <w:rsid w:val="000F3AFA"/>
    <w:rsid w:val="000F4B9F"/>
    <w:rsid w:val="000F4DE4"/>
    <w:rsid w:val="000F5712"/>
    <w:rsid w:val="000F6611"/>
    <w:rsid w:val="000F769E"/>
    <w:rsid w:val="000F7E22"/>
    <w:rsid w:val="000F7F79"/>
    <w:rsid w:val="001021C1"/>
    <w:rsid w:val="001027F5"/>
    <w:rsid w:val="00102C63"/>
    <w:rsid w:val="00107554"/>
    <w:rsid w:val="001075E9"/>
    <w:rsid w:val="00107670"/>
    <w:rsid w:val="00107756"/>
    <w:rsid w:val="00107E5B"/>
    <w:rsid w:val="00107F0B"/>
    <w:rsid w:val="001104F3"/>
    <w:rsid w:val="00111A29"/>
    <w:rsid w:val="00111F98"/>
    <w:rsid w:val="00112623"/>
    <w:rsid w:val="00112EEB"/>
    <w:rsid w:val="00113520"/>
    <w:rsid w:val="001161F0"/>
    <w:rsid w:val="001173FF"/>
    <w:rsid w:val="0012078F"/>
    <w:rsid w:val="00121F1C"/>
    <w:rsid w:val="00122186"/>
    <w:rsid w:val="00123748"/>
    <w:rsid w:val="001237D7"/>
    <w:rsid w:val="00124499"/>
    <w:rsid w:val="001247A6"/>
    <w:rsid w:val="0012563A"/>
    <w:rsid w:val="001264DE"/>
    <w:rsid w:val="00126A49"/>
    <w:rsid w:val="00126BF5"/>
    <w:rsid w:val="001277CB"/>
    <w:rsid w:val="001311AA"/>
    <w:rsid w:val="001313A7"/>
    <w:rsid w:val="0013276F"/>
    <w:rsid w:val="00132DDE"/>
    <w:rsid w:val="001342B5"/>
    <w:rsid w:val="0013621E"/>
    <w:rsid w:val="0013642E"/>
    <w:rsid w:val="0013653A"/>
    <w:rsid w:val="001376B6"/>
    <w:rsid w:val="001377D1"/>
    <w:rsid w:val="001379A1"/>
    <w:rsid w:val="001379F2"/>
    <w:rsid w:val="00137B5F"/>
    <w:rsid w:val="001402ED"/>
    <w:rsid w:val="00142EFE"/>
    <w:rsid w:val="0015133F"/>
    <w:rsid w:val="00151EB6"/>
    <w:rsid w:val="00151F16"/>
    <w:rsid w:val="001524D8"/>
    <w:rsid w:val="00152A23"/>
    <w:rsid w:val="00155BA1"/>
    <w:rsid w:val="0015689E"/>
    <w:rsid w:val="00156B11"/>
    <w:rsid w:val="00161E96"/>
    <w:rsid w:val="00162CB7"/>
    <w:rsid w:val="00162F53"/>
    <w:rsid w:val="00164383"/>
    <w:rsid w:val="001643FA"/>
    <w:rsid w:val="00165638"/>
    <w:rsid w:val="001665C9"/>
    <w:rsid w:val="00166F32"/>
    <w:rsid w:val="001718C0"/>
    <w:rsid w:val="00171E5B"/>
    <w:rsid w:val="00171F94"/>
    <w:rsid w:val="00172030"/>
    <w:rsid w:val="001729C2"/>
    <w:rsid w:val="00173D15"/>
    <w:rsid w:val="00175D4E"/>
    <w:rsid w:val="001763AD"/>
    <w:rsid w:val="0017668A"/>
    <w:rsid w:val="001766FE"/>
    <w:rsid w:val="001771E7"/>
    <w:rsid w:val="00177231"/>
    <w:rsid w:val="001778EA"/>
    <w:rsid w:val="0017798A"/>
    <w:rsid w:val="00177B39"/>
    <w:rsid w:val="00183815"/>
    <w:rsid w:val="00185684"/>
    <w:rsid w:val="00186122"/>
    <w:rsid w:val="0018663B"/>
    <w:rsid w:val="00186729"/>
    <w:rsid w:val="00187FFD"/>
    <w:rsid w:val="001911FF"/>
    <w:rsid w:val="00191FCF"/>
    <w:rsid w:val="00192006"/>
    <w:rsid w:val="00192AA8"/>
    <w:rsid w:val="00193180"/>
    <w:rsid w:val="0019530C"/>
    <w:rsid w:val="00196792"/>
    <w:rsid w:val="0019723C"/>
    <w:rsid w:val="0019789B"/>
    <w:rsid w:val="001A1086"/>
    <w:rsid w:val="001A1630"/>
    <w:rsid w:val="001A31AF"/>
    <w:rsid w:val="001A37C3"/>
    <w:rsid w:val="001A3FD0"/>
    <w:rsid w:val="001A48AD"/>
    <w:rsid w:val="001A551A"/>
    <w:rsid w:val="001A60E4"/>
    <w:rsid w:val="001A68CA"/>
    <w:rsid w:val="001A69B5"/>
    <w:rsid w:val="001B1519"/>
    <w:rsid w:val="001B2680"/>
    <w:rsid w:val="001B2E2D"/>
    <w:rsid w:val="001B362C"/>
    <w:rsid w:val="001B5036"/>
    <w:rsid w:val="001B5A40"/>
    <w:rsid w:val="001B5CD2"/>
    <w:rsid w:val="001C0BEE"/>
    <w:rsid w:val="001C0FA6"/>
    <w:rsid w:val="001C1DBF"/>
    <w:rsid w:val="001C1E49"/>
    <w:rsid w:val="001C239B"/>
    <w:rsid w:val="001C24DE"/>
    <w:rsid w:val="001C27C1"/>
    <w:rsid w:val="001C2A98"/>
    <w:rsid w:val="001C2C6A"/>
    <w:rsid w:val="001C3B86"/>
    <w:rsid w:val="001C4D95"/>
    <w:rsid w:val="001C607B"/>
    <w:rsid w:val="001C6807"/>
    <w:rsid w:val="001C7802"/>
    <w:rsid w:val="001C7AC0"/>
    <w:rsid w:val="001D004D"/>
    <w:rsid w:val="001D1004"/>
    <w:rsid w:val="001D1833"/>
    <w:rsid w:val="001D28D6"/>
    <w:rsid w:val="001D2DDC"/>
    <w:rsid w:val="001D2E76"/>
    <w:rsid w:val="001D3D7D"/>
    <w:rsid w:val="001D3F37"/>
    <w:rsid w:val="001D3FFF"/>
    <w:rsid w:val="001D462B"/>
    <w:rsid w:val="001D4678"/>
    <w:rsid w:val="001D4997"/>
    <w:rsid w:val="001D4F8B"/>
    <w:rsid w:val="001D625F"/>
    <w:rsid w:val="001D68A4"/>
    <w:rsid w:val="001D6D72"/>
    <w:rsid w:val="001D7576"/>
    <w:rsid w:val="001D7620"/>
    <w:rsid w:val="001D7CD7"/>
    <w:rsid w:val="001E0412"/>
    <w:rsid w:val="001E0B49"/>
    <w:rsid w:val="001E0E3F"/>
    <w:rsid w:val="001E138A"/>
    <w:rsid w:val="001E14A0"/>
    <w:rsid w:val="001E2BB1"/>
    <w:rsid w:val="001E5484"/>
    <w:rsid w:val="001E7376"/>
    <w:rsid w:val="001F0D67"/>
    <w:rsid w:val="001F1324"/>
    <w:rsid w:val="001F225C"/>
    <w:rsid w:val="001F2458"/>
    <w:rsid w:val="001F4354"/>
    <w:rsid w:val="001F4458"/>
    <w:rsid w:val="001F4BA7"/>
    <w:rsid w:val="001F7A17"/>
    <w:rsid w:val="002003C2"/>
    <w:rsid w:val="00200792"/>
    <w:rsid w:val="00201CFA"/>
    <w:rsid w:val="00201EDB"/>
    <w:rsid w:val="0020220D"/>
    <w:rsid w:val="00202448"/>
    <w:rsid w:val="00202D15"/>
    <w:rsid w:val="00205B3F"/>
    <w:rsid w:val="00205FB1"/>
    <w:rsid w:val="00211EC4"/>
    <w:rsid w:val="00212EAE"/>
    <w:rsid w:val="0021335F"/>
    <w:rsid w:val="00213371"/>
    <w:rsid w:val="00214BEE"/>
    <w:rsid w:val="00216924"/>
    <w:rsid w:val="00216D95"/>
    <w:rsid w:val="002205B8"/>
    <w:rsid w:val="00221E98"/>
    <w:rsid w:val="0022246D"/>
    <w:rsid w:val="00222B65"/>
    <w:rsid w:val="002232C5"/>
    <w:rsid w:val="002243C3"/>
    <w:rsid w:val="00225720"/>
    <w:rsid w:val="002259E5"/>
    <w:rsid w:val="00226140"/>
    <w:rsid w:val="00226C78"/>
    <w:rsid w:val="00226D36"/>
    <w:rsid w:val="002274F3"/>
    <w:rsid w:val="002278BD"/>
    <w:rsid w:val="00227A36"/>
    <w:rsid w:val="0023094C"/>
    <w:rsid w:val="00230DC2"/>
    <w:rsid w:val="00231130"/>
    <w:rsid w:val="00233484"/>
    <w:rsid w:val="002341A2"/>
    <w:rsid w:val="00234303"/>
    <w:rsid w:val="00234BE3"/>
    <w:rsid w:val="00235A90"/>
    <w:rsid w:val="0023624F"/>
    <w:rsid w:val="00237DFF"/>
    <w:rsid w:val="002407C7"/>
    <w:rsid w:val="00241A9D"/>
    <w:rsid w:val="00241E48"/>
    <w:rsid w:val="0024214E"/>
    <w:rsid w:val="00242623"/>
    <w:rsid w:val="00244303"/>
    <w:rsid w:val="00244361"/>
    <w:rsid w:val="002449B1"/>
    <w:rsid w:val="00244D49"/>
    <w:rsid w:val="00245F4F"/>
    <w:rsid w:val="00246E41"/>
    <w:rsid w:val="00250558"/>
    <w:rsid w:val="00250901"/>
    <w:rsid w:val="00250A67"/>
    <w:rsid w:val="00252559"/>
    <w:rsid w:val="00252C60"/>
    <w:rsid w:val="0025357C"/>
    <w:rsid w:val="0025437A"/>
    <w:rsid w:val="002543E8"/>
    <w:rsid w:val="002605D1"/>
    <w:rsid w:val="00260652"/>
    <w:rsid w:val="00260747"/>
    <w:rsid w:val="002615D8"/>
    <w:rsid w:val="002617F4"/>
    <w:rsid w:val="00261B9D"/>
    <w:rsid w:val="00261F25"/>
    <w:rsid w:val="00263239"/>
    <w:rsid w:val="00263CE7"/>
    <w:rsid w:val="002648A9"/>
    <w:rsid w:val="0026536F"/>
    <w:rsid w:val="0026553C"/>
    <w:rsid w:val="00265767"/>
    <w:rsid w:val="002661A0"/>
    <w:rsid w:val="00266BD9"/>
    <w:rsid w:val="002675A9"/>
    <w:rsid w:val="00267625"/>
    <w:rsid w:val="0026790A"/>
    <w:rsid w:val="00267DD5"/>
    <w:rsid w:val="002729F2"/>
    <w:rsid w:val="0027386E"/>
    <w:rsid w:val="0027488C"/>
    <w:rsid w:val="00274A0A"/>
    <w:rsid w:val="002764D5"/>
    <w:rsid w:val="00277593"/>
    <w:rsid w:val="00280909"/>
    <w:rsid w:val="00280918"/>
    <w:rsid w:val="00280F4C"/>
    <w:rsid w:val="00282AF6"/>
    <w:rsid w:val="00283006"/>
    <w:rsid w:val="00283BED"/>
    <w:rsid w:val="00285020"/>
    <w:rsid w:val="0028596A"/>
    <w:rsid w:val="00287085"/>
    <w:rsid w:val="002874B9"/>
    <w:rsid w:val="00287DC0"/>
    <w:rsid w:val="00290250"/>
    <w:rsid w:val="00290506"/>
    <w:rsid w:val="00290556"/>
    <w:rsid w:val="00290AF9"/>
    <w:rsid w:val="00291131"/>
    <w:rsid w:val="00291774"/>
    <w:rsid w:val="00291A4F"/>
    <w:rsid w:val="00293078"/>
    <w:rsid w:val="002967CF"/>
    <w:rsid w:val="00297788"/>
    <w:rsid w:val="002A0B51"/>
    <w:rsid w:val="002A3285"/>
    <w:rsid w:val="002A34F9"/>
    <w:rsid w:val="002A38E3"/>
    <w:rsid w:val="002A3C64"/>
    <w:rsid w:val="002A484B"/>
    <w:rsid w:val="002A64A6"/>
    <w:rsid w:val="002A753E"/>
    <w:rsid w:val="002B0D0E"/>
    <w:rsid w:val="002B1FE3"/>
    <w:rsid w:val="002B25BA"/>
    <w:rsid w:val="002B3301"/>
    <w:rsid w:val="002B4394"/>
    <w:rsid w:val="002B7AC5"/>
    <w:rsid w:val="002C141E"/>
    <w:rsid w:val="002C1445"/>
    <w:rsid w:val="002C20AB"/>
    <w:rsid w:val="002C3A0F"/>
    <w:rsid w:val="002C47D4"/>
    <w:rsid w:val="002C4FD4"/>
    <w:rsid w:val="002C5037"/>
    <w:rsid w:val="002C59E4"/>
    <w:rsid w:val="002C6409"/>
    <w:rsid w:val="002C6E99"/>
    <w:rsid w:val="002D0E9F"/>
    <w:rsid w:val="002D0F38"/>
    <w:rsid w:val="002D1456"/>
    <w:rsid w:val="002D1B92"/>
    <w:rsid w:val="002D20D9"/>
    <w:rsid w:val="002D28E4"/>
    <w:rsid w:val="002D2B95"/>
    <w:rsid w:val="002D334B"/>
    <w:rsid w:val="002D39C8"/>
    <w:rsid w:val="002D3B6F"/>
    <w:rsid w:val="002D4DC1"/>
    <w:rsid w:val="002D5E45"/>
    <w:rsid w:val="002D77E3"/>
    <w:rsid w:val="002D7872"/>
    <w:rsid w:val="002E13F9"/>
    <w:rsid w:val="002E38AD"/>
    <w:rsid w:val="002E4562"/>
    <w:rsid w:val="002E4F68"/>
    <w:rsid w:val="002E531E"/>
    <w:rsid w:val="002E5D82"/>
    <w:rsid w:val="002E674C"/>
    <w:rsid w:val="002E6FE1"/>
    <w:rsid w:val="002E7D42"/>
    <w:rsid w:val="002F2859"/>
    <w:rsid w:val="002F35D3"/>
    <w:rsid w:val="002F56AD"/>
    <w:rsid w:val="002F6E3C"/>
    <w:rsid w:val="002F75BC"/>
    <w:rsid w:val="0030117D"/>
    <w:rsid w:val="00301F30"/>
    <w:rsid w:val="003022AE"/>
    <w:rsid w:val="003038FD"/>
    <w:rsid w:val="00303C87"/>
    <w:rsid w:val="00303E2D"/>
    <w:rsid w:val="003057C3"/>
    <w:rsid w:val="00307C6E"/>
    <w:rsid w:val="00310019"/>
    <w:rsid w:val="003108E5"/>
    <w:rsid w:val="003115A8"/>
    <w:rsid w:val="003120CB"/>
    <w:rsid w:val="00313E57"/>
    <w:rsid w:val="003149B9"/>
    <w:rsid w:val="00315990"/>
    <w:rsid w:val="00315F93"/>
    <w:rsid w:val="003165C5"/>
    <w:rsid w:val="003176B9"/>
    <w:rsid w:val="00320153"/>
    <w:rsid w:val="00320367"/>
    <w:rsid w:val="00320942"/>
    <w:rsid w:val="00322871"/>
    <w:rsid w:val="00323021"/>
    <w:rsid w:val="00323D97"/>
    <w:rsid w:val="00323EDE"/>
    <w:rsid w:val="00324267"/>
    <w:rsid w:val="003247E8"/>
    <w:rsid w:val="00325BD0"/>
    <w:rsid w:val="00326FB3"/>
    <w:rsid w:val="0032740D"/>
    <w:rsid w:val="003275FC"/>
    <w:rsid w:val="00327AC1"/>
    <w:rsid w:val="00331030"/>
    <w:rsid w:val="00331485"/>
    <w:rsid w:val="003316D4"/>
    <w:rsid w:val="003321B2"/>
    <w:rsid w:val="0033284F"/>
    <w:rsid w:val="00332BBE"/>
    <w:rsid w:val="003331D5"/>
    <w:rsid w:val="00333822"/>
    <w:rsid w:val="0033383F"/>
    <w:rsid w:val="00336715"/>
    <w:rsid w:val="003368F9"/>
    <w:rsid w:val="00336A36"/>
    <w:rsid w:val="0033785A"/>
    <w:rsid w:val="00337B9E"/>
    <w:rsid w:val="00337CFC"/>
    <w:rsid w:val="00337E50"/>
    <w:rsid w:val="003401EC"/>
    <w:rsid w:val="003402EF"/>
    <w:rsid w:val="00340580"/>
    <w:rsid w:val="00340D7D"/>
    <w:rsid w:val="00340DFD"/>
    <w:rsid w:val="0034256B"/>
    <w:rsid w:val="003425D5"/>
    <w:rsid w:val="00342D46"/>
    <w:rsid w:val="003438B9"/>
    <w:rsid w:val="00344096"/>
    <w:rsid w:val="003440CF"/>
    <w:rsid w:val="00344954"/>
    <w:rsid w:val="00345472"/>
    <w:rsid w:val="00345DE8"/>
    <w:rsid w:val="003467A5"/>
    <w:rsid w:val="00350CD7"/>
    <w:rsid w:val="003514F0"/>
    <w:rsid w:val="00353778"/>
    <w:rsid w:val="00355A35"/>
    <w:rsid w:val="00357C69"/>
    <w:rsid w:val="00357D14"/>
    <w:rsid w:val="00357E08"/>
    <w:rsid w:val="0036083C"/>
    <w:rsid w:val="00360C17"/>
    <w:rsid w:val="00361EFD"/>
    <w:rsid w:val="003621C6"/>
    <w:rsid w:val="003622B8"/>
    <w:rsid w:val="0036409D"/>
    <w:rsid w:val="00366457"/>
    <w:rsid w:val="00366B76"/>
    <w:rsid w:val="003670BC"/>
    <w:rsid w:val="00370EBB"/>
    <w:rsid w:val="00373051"/>
    <w:rsid w:val="003731FB"/>
    <w:rsid w:val="00373B8F"/>
    <w:rsid w:val="00376D95"/>
    <w:rsid w:val="00377FBB"/>
    <w:rsid w:val="00381C05"/>
    <w:rsid w:val="003827B7"/>
    <w:rsid w:val="00382FF2"/>
    <w:rsid w:val="00383286"/>
    <w:rsid w:val="003850DB"/>
    <w:rsid w:val="00385140"/>
    <w:rsid w:val="00386F96"/>
    <w:rsid w:val="00390C70"/>
    <w:rsid w:val="00392E3D"/>
    <w:rsid w:val="00393128"/>
    <w:rsid w:val="00393CC7"/>
    <w:rsid w:val="00396302"/>
    <w:rsid w:val="00396751"/>
    <w:rsid w:val="003971F7"/>
    <w:rsid w:val="00397F4F"/>
    <w:rsid w:val="003A0701"/>
    <w:rsid w:val="003A163C"/>
    <w:rsid w:val="003A16FC"/>
    <w:rsid w:val="003A18B6"/>
    <w:rsid w:val="003A2619"/>
    <w:rsid w:val="003A2C8A"/>
    <w:rsid w:val="003A2DDF"/>
    <w:rsid w:val="003A2EF8"/>
    <w:rsid w:val="003A3361"/>
    <w:rsid w:val="003A4FCD"/>
    <w:rsid w:val="003A6D21"/>
    <w:rsid w:val="003A7DC6"/>
    <w:rsid w:val="003B0944"/>
    <w:rsid w:val="003B1579"/>
    <w:rsid w:val="003B1593"/>
    <w:rsid w:val="003B4381"/>
    <w:rsid w:val="003B48F7"/>
    <w:rsid w:val="003B5E1F"/>
    <w:rsid w:val="003B6DB1"/>
    <w:rsid w:val="003B7FC0"/>
    <w:rsid w:val="003C1043"/>
    <w:rsid w:val="003C1A30"/>
    <w:rsid w:val="003C229B"/>
    <w:rsid w:val="003C3A3D"/>
    <w:rsid w:val="003C3C82"/>
    <w:rsid w:val="003C5505"/>
    <w:rsid w:val="003C6336"/>
    <w:rsid w:val="003C6779"/>
    <w:rsid w:val="003C71BE"/>
    <w:rsid w:val="003D024D"/>
    <w:rsid w:val="003D033C"/>
    <w:rsid w:val="003D1111"/>
    <w:rsid w:val="003D19E0"/>
    <w:rsid w:val="003D2998"/>
    <w:rsid w:val="003D2F0A"/>
    <w:rsid w:val="003D2FA5"/>
    <w:rsid w:val="003D3891"/>
    <w:rsid w:val="003D3FE9"/>
    <w:rsid w:val="003D4218"/>
    <w:rsid w:val="003D47F2"/>
    <w:rsid w:val="003D4FF4"/>
    <w:rsid w:val="003D5D84"/>
    <w:rsid w:val="003E0F4F"/>
    <w:rsid w:val="003E18AC"/>
    <w:rsid w:val="003E210B"/>
    <w:rsid w:val="003E29C3"/>
    <w:rsid w:val="003E2A12"/>
    <w:rsid w:val="003E3384"/>
    <w:rsid w:val="003E3CA4"/>
    <w:rsid w:val="003E548E"/>
    <w:rsid w:val="003F033A"/>
    <w:rsid w:val="003F16F2"/>
    <w:rsid w:val="003F1B3B"/>
    <w:rsid w:val="003F2E51"/>
    <w:rsid w:val="003F3D3F"/>
    <w:rsid w:val="003F3F1F"/>
    <w:rsid w:val="003F5D97"/>
    <w:rsid w:val="003F6041"/>
    <w:rsid w:val="003F6916"/>
    <w:rsid w:val="00401554"/>
    <w:rsid w:val="004028A9"/>
    <w:rsid w:val="0040409D"/>
    <w:rsid w:val="00406215"/>
    <w:rsid w:val="00407338"/>
    <w:rsid w:val="00407EC8"/>
    <w:rsid w:val="00410C6E"/>
    <w:rsid w:val="0041110A"/>
    <w:rsid w:val="00411624"/>
    <w:rsid w:val="00414685"/>
    <w:rsid w:val="004148E1"/>
    <w:rsid w:val="00414CFA"/>
    <w:rsid w:val="00415EC0"/>
    <w:rsid w:val="00417DE2"/>
    <w:rsid w:val="0042019C"/>
    <w:rsid w:val="0042058A"/>
    <w:rsid w:val="00420A1E"/>
    <w:rsid w:val="00420BE9"/>
    <w:rsid w:val="0042198D"/>
    <w:rsid w:val="00423AD8"/>
    <w:rsid w:val="00423D67"/>
    <w:rsid w:val="00423FDD"/>
    <w:rsid w:val="00424C85"/>
    <w:rsid w:val="00425EEE"/>
    <w:rsid w:val="004260BD"/>
    <w:rsid w:val="004265F7"/>
    <w:rsid w:val="0042667B"/>
    <w:rsid w:val="0043012F"/>
    <w:rsid w:val="00430F1F"/>
    <w:rsid w:val="004326EA"/>
    <w:rsid w:val="00432896"/>
    <w:rsid w:val="00432D4C"/>
    <w:rsid w:val="004339DE"/>
    <w:rsid w:val="00435649"/>
    <w:rsid w:val="004359F3"/>
    <w:rsid w:val="00435A49"/>
    <w:rsid w:val="00435BA7"/>
    <w:rsid w:val="004405C1"/>
    <w:rsid w:val="0044062C"/>
    <w:rsid w:val="004406DC"/>
    <w:rsid w:val="00440C51"/>
    <w:rsid w:val="0044434C"/>
    <w:rsid w:val="00444464"/>
    <w:rsid w:val="0044456B"/>
    <w:rsid w:val="004448BF"/>
    <w:rsid w:val="00444E25"/>
    <w:rsid w:val="0044612D"/>
    <w:rsid w:val="00447BD1"/>
    <w:rsid w:val="004507F3"/>
    <w:rsid w:val="0045084C"/>
    <w:rsid w:val="00450AF4"/>
    <w:rsid w:val="00450C1B"/>
    <w:rsid w:val="004517BF"/>
    <w:rsid w:val="004525AD"/>
    <w:rsid w:val="00454260"/>
    <w:rsid w:val="00456A57"/>
    <w:rsid w:val="00460109"/>
    <w:rsid w:val="00460377"/>
    <w:rsid w:val="004607DE"/>
    <w:rsid w:val="00460E94"/>
    <w:rsid w:val="0046435D"/>
    <w:rsid w:val="00465341"/>
    <w:rsid w:val="004671C7"/>
    <w:rsid w:val="004703C0"/>
    <w:rsid w:val="00472BEF"/>
    <w:rsid w:val="00472F4D"/>
    <w:rsid w:val="004730BF"/>
    <w:rsid w:val="00473468"/>
    <w:rsid w:val="00474440"/>
    <w:rsid w:val="00474CDC"/>
    <w:rsid w:val="00474DCB"/>
    <w:rsid w:val="0047535C"/>
    <w:rsid w:val="004758CF"/>
    <w:rsid w:val="00476274"/>
    <w:rsid w:val="004762F6"/>
    <w:rsid w:val="00480452"/>
    <w:rsid w:val="00482111"/>
    <w:rsid w:val="0048430F"/>
    <w:rsid w:val="004847F5"/>
    <w:rsid w:val="00485870"/>
    <w:rsid w:val="00485F81"/>
    <w:rsid w:val="00485FE8"/>
    <w:rsid w:val="00486399"/>
    <w:rsid w:val="00487A84"/>
    <w:rsid w:val="00487CD1"/>
    <w:rsid w:val="00490904"/>
    <w:rsid w:val="004909CF"/>
    <w:rsid w:val="00492473"/>
    <w:rsid w:val="00492EB5"/>
    <w:rsid w:val="0049456E"/>
    <w:rsid w:val="00494F77"/>
    <w:rsid w:val="004966B6"/>
    <w:rsid w:val="00497721"/>
    <w:rsid w:val="00497A0F"/>
    <w:rsid w:val="00497CD4"/>
    <w:rsid w:val="004A0229"/>
    <w:rsid w:val="004A048D"/>
    <w:rsid w:val="004A195C"/>
    <w:rsid w:val="004A326D"/>
    <w:rsid w:val="004A35D2"/>
    <w:rsid w:val="004A5D8E"/>
    <w:rsid w:val="004A5E84"/>
    <w:rsid w:val="004A6B2E"/>
    <w:rsid w:val="004A71E4"/>
    <w:rsid w:val="004B2F00"/>
    <w:rsid w:val="004B4296"/>
    <w:rsid w:val="004B53D5"/>
    <w:rsid w:val="004B667A"/>
    <w:rsid w:val="004B680C"/>
    <w:rsid w:val="004B6E31"/>
    <w:rsid w:val="004B6E3F"/>
    <w:rsid w:val="004B7860"/>
    <w:rsid w:val="004C024F"/>
    <w:rsid w:val="004C1024"/>
    <w:rsid w:val="004C1B3D"/>
    <w:rsid w:val="004C1D66"/>
    <w:rsid w:val="004C2876"/>
    <w:rsid w:val="004C31D7"/>
    <w:rsid w:val="004C32B2"/>
    <w:rsid w:val="004C3D62"/>
    <w:rsid w:val="004C4AD2"/>
    <w:rsid w:val="004C52C3"/>
    <w:rsid w:val="004C5799"/>
    <w:rsid w:val="004C6981"/>
    <w:rsid w:val="004C6A89"/>
    <w:rsid w:val="004C7C98"/>
    <w:rsid w:val="004D0308"/>
    <w:rsid w:val="004D1F21"/>
    <w:rsid w:val="004D268C"/>
    <w:rsid w:val="004D37A1"/>
    <w:rsid w:val="004D3B7A"/>
    <w:rsid w:val="004D4087"/>
    <w:rsid w:val="004D54E2"/>
    <w:rsid w:val="004D59D8"/>
    <w:rsid w:val="004D5DA1"/>
    <w:rsid w:val="004D7910"/>
    <w:rsid w:val="004E02E7"/>
    <w:rsid w:val="004E10D3"/>
    <w:rsid w:val="004E14B6"/>
    <w:rsid w:val="004E150F"/>
    <w:rsid w:val="004E1DCA"/>
    <w:rsid w:val="004E22D1"/>
    <w:rsid w:val="004E23A1"/>
    <w:rsid w:val="004E2D30"/>
    <w:rsid w:val="004E3489"/>
    <w:rsid w:val="004E358A"/>
    <w:rsid w:val="004E3AFA"/>
    <w:rsid w:val="004E53AC"/>
    <w:rsid w:val="004E5F29"/>
    <w:rsid w:val="004E6253"/>
    <w:rsid w:val="004E6588"/>
    <w:rsid w:val="004E6633"/>
    <w:rsid w:val="004E683D"/>
    <w:rsid w:val="004E6C2E"/>
    <w:rsid w:val="004E7CEC"/>
    <w:rsid w:val="004F25C6"/>
    <w:rsid w:val="004F2742"/>
    <w:rsid w:val="004F589C"/>
    <w:rsid w:val="004F6F0E"/>
    <w:rsid w:val="004F70F1"/>
    <w:rsid w:val="00500BFD"/>
    <w:rsid w:val="005013FF"/>
    <w:rsid w:val="00502A0A"/>
    <w:rsid w:val="005044A5"/>
    <w:rsid w:val="00507C50"/>
    <w:rsid w:val="00511176"/>
    <w:rsid w:val="00512656"/>
    <w:rsid w:val="00513F3D"/>
    <w:rsid w:val="00514A00"/>
    <w:rsid w:val="00514D40"/>
    <w:rsid w:val="00517C3A"/>
    <w:rsid w:val="00520D42"/>
    <w:rsid w:val="00521585"/>
    <w:rsid w:val="00522475"/>
    <w:rsid w:val="00523C07"/>
    <w:rsid w:val="005246A1"/>
    <w:rsid w:val="00526077"/>
    <w:rsid w:val="00526533"/>
    <w:rsid w:val="00526ABD"/>
    <w:rsid w:val="00527041"/>
    <w:rsid w:val="00527BF4"/>
    <w:rsid w:val="00530ACF"/>
    <w:rsid w:val="005324BE"/>
    <w:rsid w:val="00532EAC"/>
    <w:rsid w:val="00532FFA"/>
    <w:rsid w:val="005344EC"/>
    <w:rsid w:val="00534F6C"/>
    <w:rsid w:val="00535253"/>
    <w:rsid w:val="00535994"/>
    <w:rsid w:val="005360A4"/>
    <w:rsid w:val="0053646D"/>
    <w:rsid w:val="00536D67"/>
    <w:rsid w:val="00540AAD"/>
    <w:rsid w:val="005435CB"/>
    <w:rsid w:val="00543840"/>
    <w:rsid w:val="00543EC1"/>
    <w:rsid w:val="00543F63"/>
    <w:rsid w:val="00546458"/>
    <w:rsid w:val="0054716E"/>
    <w:rsid w:val="0055087C"/>
    <w:rsid w:val="00550C3A"/>
    <w:rsid w:val="00553413"/>
    <w:rsid w:val="00553659"/>
    <w:rsid w:val="0055494A"/>
    <w:rsid w:val="00554C9F"/>
    <w:rsid w:val="00554FAE"/>
    <w:rsid w:val="00555983"/>
    <w:rsid w:val="00556AFA"/>
    <w:rsid w:val="00556E44"/>
    <w:rsid w:val="005575EC"/>
    <w:rsid w:val="00560481"/>
    <w:rsid w:val="00560E31"/>
    <w:rsid w:val="00560E35"/>
    <w:rsid w:val="0056118E"/>
    <w:rsid w:val="00561BDA"/>
    <w:rsid w:val="00562F8A"/>
    <w:rsid w:val="0056306A"/>
    <w:rsid w:val="00564ECE"/>
    <w:rsid w:val="0056651F"/>
    <w:rsid w:val="005666B5"/>
    <w:rsid w:val="00567DBF"/>
    <w:rsid w:val="005706F0"/>
    <w:rsid w:val="00570A47"/>
    <w:rsid w:val="00571273"/>
    <w:rsid w:val="00571AA2"/>
    <w:rsid w:val="005757DB"/>
    <w:rsid w:val="00576675"/>
    <w:rsid w:val="00581B23"/>
    <w:rsid w:val="0058219C"/>
    <w:rsid w:val="00582724"/>
    <w:rsid w:val="005833DC"/>
    <w:rsid w:val="00584F98"/>
    <w:rsid w:val="00585E49"/>
    <w:rsid w:val="005867BA"/>
    <w:rsid w:val="00586A4E"/>
    <w:rsid w:val="0058707F"/>
    <w:rsid w:val="00590084"/>
    <w:rsid w:val="0059186C"/>
    <w:rsid w:val="00591DBD"/>
    <w:rsid w:val="005927F3"/>
    <w:rsid w:val="005931FE"/>
    <w:rsid w:val="0059392A"/>
    <w:rsid w:val="00595886"/>
    <w:rsid w:val="005A0028"/>
    <w:rsid w:val="005A0ACC"/>
    <w:rsid w:val="005A220A"/>
    <w:rsid w:val="005A2D0C"/>
    <w:rsid w:val="005A2F7A"/>
    <w:rsid w:val="005A526C"/>
    <w:rsid w:val="005A6964"/>
    <w:rsid w:val="005B0072"/>
    <w:rsid w:val="005B067A"/>
    <w:rsid w:val="005B0732"/>
    <w:rsid w:val="005B223E"/>
    <w:rsid w:val="005B2CAE"/>
    <w:rsid w:val="005B38A0"/>
    <w:rsid w:val="005B491C"/>
    <w:rsid w:val="005B495C"/>
    <w:rsid w:val="005B4DBF"/>
    <w:rsid w:val="005B5DE2"/>
    <w:rsid w:val="005B674C"/>
    <w:rsid w:val="005B69FF"/>
    <w:rsid w:val="005C1365"/>
    <w:rsid w:val="005C151E"/>
    <w:rsid w:val="005C1F7C"/>
    <w:rsid w:val="005C24F2"/>
    <w:rsid w:val="005C3A25"/>
    <w:rsid w:val="005C5C6D"/>
    <w:rsid w:val="005C5DFE"/>
    <w:rsid w:val="005C6593"/>
    <w:rsid w:val="005C7281"/>
    <w:rsid w:val="005C7561"/>
    <w:rsid w:val="005C7CDD"/>
    <w:rsid w:val="005C7D95"/>
    <w:rsid w:val="005D16C7"/>
    <w:rsid w:val="005D1E57"/>
    <w:rsid w:val="005D2F57"/>
    <w:rsid w:val="005D34F6"/>
    <w:rsid w:val="005D4F1A"/>
    <w:rsid w:val="005D6D6C"/>
    <w:rsid w:val="005E1884"/>
    <w:rsid w:val="005E2DDD"/>
    <w:rsid w:val="005E3C83"/>
    <w:rsid w:val="005E57BB"/>
    <w:rsid w:val="005E5CDF"/>
    <w:rsid w:val="005E5EE2"/>
    <w:rsid w:val="005E717A"/>
    <w:rsid w:val="005E721F"/>
    <w:rsid w:val="005F029A"/>
    <w:rsid w:val="005F0ECE"/>
    <w:rsid w:val="005F13EA"/>
    <w:rsid w:val="005F2C26"/>
    <w:rsid w:val="005F373A"/>
    <w:rsid w:val="005F4F87"/>
    <w:rsid w:val="005F512D"/>
    <w:rsid w:val="005F57AE"/>
    <w:rsid w:val="005F6B0E"/>
    <w:rsid w:val="005F760E"/>
    <w:rsid w:val="005F7B1D"/>
    <w:rsid w:val="005F7B3A"/>
    <w:rsid w:val="00600D15"/>
    <w:rsid w:val="00601875"/>
    <w:rsid w:val="00601EA5"/>
    <w:rsid w:val="0060222A"/>
    <w:rsid w:val="00602526"/>
    <w:rsid w:val="00602EE5"/>
    <w:rsid w:val="006039FE"/>
    <w:rsid w:val="00604F76"/>
    <w:rsid w:val="00605B69"/>
    <w:rsid w:val="006066CE"/>
    <w:rsid w:val="006066EA"/>
    <w:rsid w:val="00606C01"/>
    <w:rsid w:val="006070C4"/>
    <w:rsid w:val="00610C21"/>
    <w:rsid w:val="00611907"/>
    <w:rsid w:val="00613116"/>
    <w:rsid w:val="00613942"/>
    <w:rsid w:val="006148C7"/>
    <w:rsid w:val="0061511B"/>
    <w:rsid w:val="0061778E"/>
    <w:rsid w:val="006202A6"/>
    <w:rsid w:val="0062054B"/>
    <w:rsid w:val="006205DD"/>
    <w:rsid w:val="00620926"/>
    <w:rsid w:val="00621830"/>
    <w:rsid w:val="00621AC7"/>
    <w:rsid w:val="00621C4E"/>
    <w:rsid w:val="00623831"/>
    <w:rsid w:val="00623AAD"/>
    <w:rsid w:val="006248DC"/>
    <w:rsid w:val="00624976"/>
    <w:rsid w:val="00624EAE"/>
    <w:rsid w:val="0062519A"/>
    <w:rsid w:val="0062697A"/>
    <w:rsid w:val="00627480"/>
    <w:rsid w:val="00627E1C"/>
    <w:rsid w:val="0063036C"/>
    <w:rsid w:val="006305D7"/>
    <w:rsid w:val="00630F4F"/>
    <w:rsid w:val="00631197"/>
    <w:rsid w:val="00632F63"/>
    <w:rsid w:val="0063334E"/>
    <w:rsid w:val="006338B7"/>
    <w:rsid w:val="00633933"/>
    <w:rsid w:val="00633A01"/>
    <w:rsid w:val="00633B97"/>
    <w:rsid w:val="006341F7"/>
    <w:rsid w:val="00634445"/>
    <w:rsid w:val="00634585"/>
    <w:rsid w:val="00635014"/>
    <w:rsid w:val="006350A8"/>
    <w:rsid w:val="006369CE"/>
    <w:rsid w:val="006406F6"/>
    <w:rsid w:val="006411CA"/>
    <w:rsid w:val="0064166D"/>
    <w:rsid w:val="00642B89"/>
    <w:rsid w:val="00643C7E"/>
    <w:rsid w:val="006450C9"/>
    <w:rsid w:val="006451ED"/>
    <w:rsid w:val="0064605E"/>
    <w:rsid w:val="00651253"/>
    <w:rsid w:val="00651911"/>
    <w:rsid w:val="00654220"/>
    <w:rsid w:val="00657177"/>
    <w:rsid w:val="00657BC4"/>
    <w:rsid w:val="00660AEA"/>
    <w:rsid w:val="006619C8"/>
    <w:rsid w:val="0066209E"/>
    <w:rsid w:val="00665149"/>
    <w:rsid w:val="00665F9D"/>
    <w:rsid w:val="0066768C"/>
    <w:rsid w:val="00670134"/>
    <w:rsid w:val="00670182"/>
    <w:rsid w:val="00671710"/>
    <w:rsid w:val="006720CE"/>
    <w:rsid w:val="00673414"/>
    <w:rsid w:val="00674964"/>
    <w:rsid w:val="00676079"/>
    <w:rsid w:val="00676A77"/>
    <w:rsid w:val="00676ECD"/>
    <w:rsid w:val="00677D0A"/>
    <w:rsid w:val="00677D2E"/>
    <w:rsid w:val="00680348"/>
    <w:rsid w:val="00680D91"/>
    <w:rsid w:val="0068185F"/>
    <w:rsid w:val="00682E07"/>
    <w:rsid w:val="00687998"/>
    <w:rsid w:val="00691580"/>
    <w:rsid w:val="00693EE4"/>
    <w:rsid w:val="00696E31"/>
    <w:rsid w:val="006972E8"/>
    <w:rsid w:val="006A01CF"/>
    <w:rsid w:val="006A1C52"/>
    <w:rsid w:val="006A3495"/>
    <w:rsid w:val="006A44B9"/>
    <w:rsid w:val="006A5647"/>
    <w:rsid w:val="006A60DD"/>
    <w:rsid w:val="006A6151"/>
    <w:rsid w:val="006A61D1"/>
    <w:rsid w:val="006A70D0"/>
    <w:rsid w:val="006B0679"/>
    <w:rsid w:val="006B074C"/>
    <w:rsid w:val="006B09F4"/>
    <w:rsid w:val="006B0BC1"/>
    <w:rsid w:val="006B18D9"/>
    <w:rsid w:val="006B238B"/>
    <w:rsid w:val="006B2C02"/>
    <w:rsid w:val="006B3B84"/>
    <w:rsid w:val="006B4E7C"/>
    <w:rsid w:val="006B549D"/>
    <w:rsid w:val="006B5D8C"/>
    <w:rsid w:val="006B60F3"/>
    <w:rsid w:val="006B72D4"/>
    <w:rsid w:val="006B74F0"/>
    <w:rsid w:val="006B7DA3"/>
    <w:rsid w:val="006C11CC"/>
    <w:rsid w:val="006C1AEB"/>
    <w:rsid w:val="006C3E45"/>
    <w:rsid w:val="006C57FE"/>
    <w:rsid w:val="006C668E"/>
    <w:rsid w:val="006D06DC"/>
    <w:rsid w:val="006D4BE7"/>
    <w:rsid w:val="006D5549"/>
    <w:rsid w:val="006D7242"/>
    <w:rsid w:val="006E08BD"/>
    <w:rsid w:val="006E1CD1"/>
    <w:rsid w:val="006E2034"/>
    <w:rsid w:val="006E27E0"/>
    <w:rsid w:val="006E4B63"/>
    <w:rsid w:val="006E5DBD"/>
    <w:rsid w:val="006E7248"/>
    <w:rsid w:val="006F06E4"/>
    <w:rsid w:val="006F23DC"/>
    <w:rsid w:val="006F385B"/>
    <w:rsid w:val="006F7B41"/>
    <w:rsid w:val="00701CD2"/>
    <w:rsid w:val="00701E22"/>
    <w:rsid w:val="0070268A"/>
    <w:rsid w:val="007028B7"/>
    <w:rsid w:val="00702B5D"/>
    <w:rsid w:val="00703C61"/>
    <w:rsid w:val="00703D8F"/>
    <w:rsid w:val="00703ED2"/>
    <w:rsid w:val="00706E68"/>
    <w:rsid w:val="007071BC"/>
    <w:rsid w:val="00707B8D"/>
    <w:rsid w:val="00707DB5"/>
    <w:rsid w:val="0071318B"/>
    <w:rsid w:val="0071328D"/>
    <w:rsid w:val="00713636"/>
    <w:rsid w:val="00714B8C"/>
    <w:rsid w:val="0071675D"/>
    <w:rsid w:val="007170FA"/>
    <w:rsid w:val="00717736"/>
    <w:rsid w:val="0072207C"/>
    <w:rsid w:val="00722E3C"/>
    <w:rsid w:val="00724A28"/>
    <w:rsid w:val="007254F4"/>
    <w:rsid w:val="007273FC"/>
    <w:rsid w:val="00731F89"/>
    <w:rsid w:val="007320AE"/>
    <w:rsid w:val="007323A4"/>
    <w:rsid w:val="00732B47"/>
    <w:rsid w:val="00735CF5"/>
    <w:rsid w:val="00737390"/>
    <w:rsid w:val="00740380"/>
    <w:rsid w:val="0074059C"/>
    <w:rsid w:val="0074063A"/>
    <w:rsid w:val="00740A35"/>
    <w:rsid w:val="00742A39"/>
    <w:rsid w:val="00742AA4"/>
    <w:rsid w:val="00743391"/>
    <w:rsid w:val="00743BA1"/>
    <w:rsid w:val="00743C16"/>
    <w:rsid w:val="00743F91"/>
    <w:rsid w:val="007449B3"/>
    <w:rsid w:val="0074551C"/>
    <w:rsid w:val="00745C69"/>
    <w:rsid w:val="00745F1E"/>
    <w:rsid w:val="00746483"/>
    <w:rsid w:val="00746CF4"/>
    <w:rsid w:val="00751142"/>
    <w:rsid w:val="007515FE"/>
    <w:rsid w:val="007518BA"/>
    <w:rsid w:val="0075278F"/>
    <w:rsid w:val="00752920"/>
    <w:rsid w:val="00754B5C"/>
    <w:rsid w:val="00756805"/>
    <w:rsid w:val="007601D0"/>
    <w:rsid w:val="007603BB"/>
    <w:rsid w:val="0076109D"/>
    <w:rsid w:val="00761595"/>
    <w:rsid w:val="007618C9"/>
    <w:rsid w:val="007636E4"/>
    <w:rsid w:val="00765952"/>
    <w:rsid w:val="00767107"/>
    <w:rsid w:val="00770A82"/>
    <w:rsid w:val="0077148A"/>
    <w:rsid w:val="00771853"/>
    <w:rsid w:val="00771B71"/>
    <w:rsid w:val="00771DB4"/>
    <w:rsid w:val="00773617"/>
    <w:rsid w:val="007739BA"/>
    <w:rsid w:val="00773BFD"/>
    <w:rsid w:val="007743B3"/>
    <w:rsid w:val="00774490"/>
    <w:rsid w:val="00774718"/>
    <w:rsid w:val="00775374"/>
    <w:rsid w:val="0077581E"/>
    <w:rsid w:val="007762F7"/>
    <w:rsid w:val="007813E7"/>
    <w:rsid w:val="007819B1"/>
    <w:rsid w:val="007819FF"/>
    <w:rsid w:val="007821C2"/>
    <w:rsid w:val="0078360C"/>
    <w:rsid w:val="00784A4C"/>
    <w:rsid w:val="00784A99"/>
    <w:rsid w:val="00784BC6"/>
    <w:rsid w:val="0078523D"/>
    <w:rsid w:val="00787ECD"/>
    <w:rsid w:val="007931DF"/>
    <w:rsid w:val="00794393"/>
    <w:rsid w:val="00794733"/>
    <w:rsid w:val="00794F78"/>
    <w:rsid w:val="00795871"/>
    <w:rsid w:val="007A0172"/>
    <w:rsid w:val="007A0F85"/>
    <w:rsid w:val="007A1804"/>
    <w:rsid w:val="007A215A"/>
    <w:rsid w:val="007A2511"/>
    <w:rsid w:val="007A260E"/>
    <w:rsid w:val="007A2CD0"/>
    <w:rsid w:val="007A4D4C"/>
    <w:rsid w:val="007A4DD6"/>
    <w:rsid w:val="007A4EBC"/>
    <w:rsid w:val="007A593D"/>
    <w:rsid w:val="007A5CB9"/>
    <w:rsid w:val="007A5E1D"/>
    <w:rsid w:val="007A6152"/>
    <w:rsid w:val="007B0D0F"/>
    <w:rsid w:val="007B20AE"/>
    <w:rsid w:val="007B2D9C"/>
    <w:rsid w:val="007B46CA"/>
    <w:rsid w:val="007B55D3"/>
    <w:rsid w:val="007B5E27"/>
    <w:rsid w:val="007B6B07"/>
    <w:rsid w:val="007B6C93"/>
    <w:rsid w:val="007B6D43"/>
    <w:rsid w:val="007B749A"/>
    <w:rsid w:val="007B7C6E"/>
    <w:rsid w:val="007C0A24"/>
    <w:rsid w:val="007C132D"/>
    <w:rsid w:val="007C13C6"/>
    <w:rsid w:val="007C2588"/>
    <w:rsid w:val="007C2EEC"/>
    <w:rsid w:val="007D1A58"/>
    <w:rsid w:val="007D237E"/>
    <w:rsid w:val="007D44D7"/>
    <w:rsid w:val="007D4950"/>
    <w:rsid w:val="007D621A"/>
    <w:rsid w:val="007E058A"/>
    <w:rsid w:val="007E1567"/>
    <w:rsid w:val="007E20E4"/>
    <w:rsid w:val="007E2887"/>
    <w:rsid w:val="007E47FC"/>
    <w:rsid w:val="007E4A7E"/>
    <w:rsid w:val="007E5278"/>
    <w:rsid w:val="007E5973"/>
    <w:rsid w:val="007E749C"/>
    <w:rsid w:val="007F1B5C"/>
    <w:rsid w:val="007F1F56"/>
    <w:rsid w:val="007F250D"/>
    <w:rsid w:val="007F6EDD"/>
    <w:rsid w:val="007F779B"/>
    <w:rsid w:val="00801136"/>
    <w:rsid w:val="00801257"/>
    <w:rsid w:val="00801D6A"/>
    <w:rsid w:val="00802CA5"/>
    <w:rsid w:val="00803B0A"/>
    <w:rsid w:val="00803DB9"/>
    <w:rsid w:val="00804DED"/>
    <w:rsid w:val="008055B1"/>
    <w:rsid w:val="00805B96"/>
    <w:rsid w:val="008064FA"/>
    <w:rsid w:val="008105BE"/>
    <w:rsid w:val="008115A5"/>
    <w:rsid w:val="0081172F"/>
    <w:rsid w:val="00811A93"/>
    <w:rsid w:val="00811D46"/>
    <w:rsid w:val="0081415D"/>
    <w:rsid w:val="00814579"/>
    <w:rsid w:val="008153E0"/>
    <w:rsid w:val="0081561C"/>
    <w:rsid w:val="00820229"/>
    <w:rsid w:val="008206C8"/>
    <w:rsid w:val="00822448"/>
    <w:rsid w:val="00822ABE"/>
    <w:rsid w:val="00823909"/>
    <w:rsid w:val="00823E90"/>
    <w:rsid w:val="008244D1"/>
    <w:rsid w:val="00824F6B"/>
    <w:rsid w:val="008255CE"/>
    <w:rsid w:val="00825F4D"/>
    <w:rsid w:val="00826D6A"/>
    <w:rsid w:val="00827780"/>
    <w:rsid w:val="0082785E"/>
    <w:rsid w:val="008278EE"/>
    <w:rsid w:val="00827E3E"/>
    <w:rsid w:val="00827F51"/>
    <w:rsid w:val="00830BCF"/>
    <w:rsid w:val="0083104E"/>
    <w:rsid w:val="00832A87"/>
    <w:rsid w:val="00832E7C"/>
    <w:rsid w:val="00833DEC"/>
    <w:rsid w:val="008343BE"/>
    <w:rsid w:val="00835372"/>
    <w:rsid w:val="00835699"/>
    <w:rsid w:val="008359DF"/>
    <w:rsid w:val="00836535"/>
    <w:rsid w:val="00840961"/>
    <w:rsid w:val="00840FB4"/>
    <w:rsid w:val="008410B2"/>
    <w:rsid w:val="00841780"/>
    <w:rsid w:val="0084269D"/>
    <w:rsid w:val="00843643"/>
    <w:rsid w:val="00843874"/>
    <w:rsid w:val="00847DCC"/>
    <w:rsid w:val="008500A0"/>
    <w:rsid w:val="00851AAC"/>
    <w:rsid w:val="008524E5"/>
    <w:rsid w:val="00852C3C"/>
    <w:rsid w:val="0085351C"/>
    <w:rsid w:val="00853954"/>
    <w:rsid w:val="0085435A"/>
    <w:rsid w:val="008545B5"/>
    <w:rsid w:val="008549CA"/>
    <w:rsid w:val="008556C3"/>
    <w:rsid w:val="0085687C"/>
    <w:rsid w:val="00856B19"/>
    <w:rsid w:val="00860340"/>
    <w:rsid w:val="00860E6D"/>
    <w:rsid w:val="0086118D"/>
    <w:rsid w:val="008611C1"/>
    <w:rsid w:val="0086149E"/>
    <w:rsid w:val="00863CA2"/>
    <w:rsid w:val="00863EF7"/>
    <w:rsid w:val="008661EC"/>
    <w:rsid w:val="00867166"/>
    <w:rsid w:val="0087034A"/>
    <w:rsid w:val="008706C5"/>
    <w:rsid w:val="00873707"/>
    <w:rsid w:val="00873941"/>
    <w:rsid w:val="008749C9"/>
    <w:rsid w:val="00874B20"/>
    <w:rsid w:val="00874FB7"/>
    <w:rsid w:val="00875271"/>
    <w:rsid w:val="008757C6"/>
    <w:rsid w:val="00875AA1"/>
    <w:rsid w:val="0087621D"/>
    <w:rsid w:val="008763E1"/>
    <w:rsid w:val="0087775C"/>
    <w:rsid w:val="00877CD6"/>
    <w:rsid w:val="00877EC8"/>
    <w:rsid w:val="00880C36"/>
    <w:rsid w:val="00880EEC"/>
    <w:rsid w:val="00880F36"/>
    <w:rsid w:val="00883035"/>
    <w:rsid w:val="00885530"/>
    <w:rsid w:val="00885540"/>
    <w:rsid w:val="0088576D"/>
    <w:rsid w:val="0088587B"/>
    <w:rsid w:val="00885955"/>
    <w:rsid w:val="00886B84"/>
    <w:rsid w:val="008910D1"/>
    <w:rsid w:val="00891772"/>
    <w:rsid w:val="00891880"/>
    <w:rsid w:val="0089296C"/>
    <w:rsid w:val="00893519"/>
    <w:rsid w:val="00893D3C"/>
    <w:rsid w:val="00894E73"/>
    <w:rsid w:val="00896159"/>
    <w:rsid w:val="00896ABD"/>
    <w:rsid w:val="00897623"/>
    <w:rsid w:val="00897964"/>
    <w:rsid w:val="00897AB6"/>
    <w:rsid w:val="00897DA8"/>
    <w:rsid w:val="008A0F0D"/>
    <w:rsid w:val="008A2AC9"/>
    <w:rsid w:val="008A3380"/>
    <w:rsid w:val="008A3C18"/>
    <w:rsid w:val="008A4604"/>
    <w:rsid w:val="008A5896"/>
    <w:rsid w:val="008A5C5F"/>
    <w:rsid w:val="008A7A9C"/>
    <w:rsid w:val="008B5218"/>
    <w:rsid w:val="008B58E0"/>
    <w:rsid w:val="008B5BFC"/>
    <w:rsid w:val="008B7102"/>
    <w:rsid w:val="008B7B2A"/>
    <w:rsid w:val="008C340A"/>
    <w:rsid w:val="008C3B7D"/>
    <w:rsid w:val="008C4CB6"/>
    <w:rsid w:val="008C7049"/>
    <w:rsid w:val="008C734B"/>
    <w:rsid w:val="008C7B57"/>
    <w:rsid w:val="008D07FB"/>
    <w:rsid w:val="008D0F90"/>
    <w:rsid w:val="008D3715"/>
    <w:rsid w:val="008D386D"/>
    <w:rsid w:val="008D5465"/>
    <w:rsid w:val="008D5E61"/>
    <w:rsid w:val="008D7EB7"/>
    <w:rsid w:val="008D7EC5"/>
    <w:rsid w:val="008E26B4"/>
    <w:rsid w:val="008E2B85"/>
    <w:rsid w:val="008E3684"/>
    <w:rsid w:val="008E4A55"/>
    <w:rsid w:val="008E4D1B"/>
    <w:rsid w:val="008E57F5"/>
    <w:rsid w:val="008E5BA2"/>
    <w:rsid w:val="008E694F"/>
    <w:rsid w:val="008E6CE5"/>
    <w:rsid w:val="008E75FD"/>
    <w:rsid w:val="008E7606"/>
    <w:rsid w:val="008F0163"/>
    <w:rsid w:val="008F1DAA"/>
    <w:rsid w:val="008F1E86"/>
    <w:rsid w:val="008F33AD"/>
    <w:rsid w:val="008F3EBD"/>
    <w:rsid w:val="008F4299"/>
    <w:rsid w:val="008F4749"/>
    <w:rsid w:val="008F4A5C"/>
    <w:rsid w:val="008F533B"/>
    <w:rsid w:val="008F559C"/>
    <w:rsid w:val="008F58EC"/>
    <w:rsid w:val="008F60B2"/>
    <w:rsid w:val="008F6C4A"/>
    <w:rsid w:val="008F6EBB"/>
    <w:rsid w:val="008F7C41"/>
    <w:rsid w:val="008F7E0C"/>
    <w:rsid w:val="009019D2"/>
    <w:rsid w:val="00901C70"/>
    <w:rsid w:val="009031E2"/>
    <w:rsid w:val="0090356B"/>
    <w:rsid w:val="00905136"/>
    <w:rsid w:val="00905583"/>
    <w:rsid w:val="0090658A"/>
    <w:rsid w:val="00906D9D"/>
    <w:rsid w:val="00907FA4"/>
    <w:rsid w:val="00910BE7"/>
    <w:rsid w:val="009118BE"/>
    <w:rsid w:val="0091276C"/>
    <w:rsid w:val="00912A53"/>
    <w:rsid w:val="0091389D"/>
    <w:rsid w:val="009145BE"/>
    <w:rsid w:val="00914B58"/>
    <w:rsid w:val="009160D4"/>
    <w:rsid w:val="009165AC"/>
    <w:rsid w:val="00916FFC"/>
    <w:rsid w:val="009176CD"/>
    <w:rsid w:val="0092053F"/>
    <w:rsid w:val="00920DEF"/>
    <w:rsid w:val="009214E2"/>
    <w:rsid w:val="0092183A"/>
    <w:rsid w:val="00922846"/>
    <w:rsid w:val="0092340A"/>
    <w:rsid w:val="00923EE9"/>
    <w:rsid w:val="0092579A"/>
    <w:rsid w:val="0092728D"/>
    <w:rsid w:val="009308BE"/>
    <w:rsid w:val="00931145"/>
    <w:rsid w:val="009313D9"/>
    <w:rsid w:val="009336A9"/>
    <w:rsid w:val="00934EF2"/>
    <w:rsid w:val="00935B7F"/>
    <w:rsid w:val="00936AD9"/>
    <w:rsid w:val="0094083F"/>
    <w:rsid w:val="00941293"/>
    <w:rsid w:val="00944C23"/>
    <w:rsid w:val="009453EB"/>
    <w:rsid w:val="00946372"/>
    <w:rsid w:val="00947E72"/>
    <w:rsid w:val="0095032B"/>
    <w:rsid w:val="00950B13"/>
    <w:rsid w:val="00950C17"/>
    <w:rsid w:val="00950E25"/>
    <w:rsid w:val="009516A9"/>
    <w:rsid w:val="00951FAF"/>
    <w:rsid w:val="00952C43"/>
    <w:rsid w:val="00954740"/>
    <w:rsid w:val="009557BC"/>
    <w:rsid w:val="00955AE5"/>
    <w:rsid w:val="00955F53"/>
    <w:rsid w:val="00957895"/>
    <w:rsid w:val="00960A29"/>
    <w:rsid w:val="00961F98"/>
    <w:rsid w:val="00962E71"/>
    <w:rsid w:val="00962ED1"/>
    <w:rsid w:val="00963ABC"/>
    <w:rsid w:val="00963C13"/>
    <w:rsid w:val="00963F81"/>
    <w:rsid w:val="009647A7"/>
    <w:rsid w:val="00964805"/>
    <w:rsid w:val="0096523A"/>
    <w:rsid w:val="00965D21"/>
    <w:rsid w:val="009671AA"/>
    <w:rsid w:val="00967764"/>
    <w:rsid w:val="00967C30"/>
    <w:rsid w:val="00970455"/>
    <w:rsid w:val="00970B0E"/>
    <w:rsid w:val="00970BB9"/>
    <w:rsid w:val="009719B9"/>
    <w:rsid w:val="009726EE"/>
    <w:rsid w:val="009728AE"/>
    <w:rsid w:val="00972CDE"/>
    <w:rsid w:val="009733DD"/>
    <w:rsid w:val="009748B0"/>
    <w:rsid w:val="00975573"/>
    <w:rsid w:val="009755B3"/>
    <w:rsid w:val="00976206"/>
    <w:rsid w:val="00976D03"/>
    <w:rsid w:val="00977B30"/>
    <w:rsid w:val="00980D12"/>
    <w:rsid w:val="00980DFD"/>
    <w:rsid w:val="009822E6"/>
    <w:rsid w:val="00982F41"/>
    <w:rsid w:val="00983B49"/>
    <w:rsid w:val="00983C89"/>
    <w:rsid w:val="00985090"/>
    <w:rsid w:val="0098635F"/>
    <w:rsid w:val="00987710"/>
    <w:rsid w:val="0098771A"/>
    <w:rsid w:val="00990464"/>
    <w:rsid w:val="009904AB"/>
    <w:rsid w:val="00994376"/>
    <w:rsid w:val="0099480E"/>
    <w:rsid w:val="00995688"/>
    <w:rsid w:val="009958A6"/>
    <w:rsid w:val="00995907"/>
    <w:rsid w:val="00996456"/>
    <w:rsid w:val="009A04F5"/>
    <w:rsid w:val="009A05D2"/>
    <w:rsid w:val="009A15DF"/>
    <w:rsid w:val="009A15EF"/>
    <w:rsid w:val="009A1D5B"/>
    <w:rsid w:val="009A1F31"/>
    <w:rsid w:val="009A271C"/>
    <w:rsid w:val="009A38A5"/>
    <w:rsid w:val="009A4C21"/>
    <w:rsid w:val="009A5614"/>
    <w:rsid w:val="009A5B73"/>
    <w:rsid w:val="009A6393"/>
    <w:rsid w:val="009B0685"/>
    <w:rsid w:val="009B118B"/>
    <w:rsid w:val="009B1737"/>
    <w:rsid w:val="009B3999"/>
    <w:rsid w:val="009B3D4B"/>
    <w:rsid w:val="009B3E55"/>
    <w:rsid w:val="009B4E63"/>
    <w:rsid w:val="009B5B99"/>
    <w:rsid w:val="009B6DEA"/>
    <w:rsid w:val="009B6EFC"/>
    <w:rsid w:val="009B70EE"/>
    <w:rsid w:val="009C0B67"/>
    <w:rsid w:val="009C1FD0"/>
    <w:rsid w:val="009C2DF8"/>
    <w:rsid w:val="009C31BF"/>
    <w:rsid w:val="009C37F1"/>
    <w:rsid w:val="009C387E"/>
    <w:rsid w:val="009C3D38"/>
    <w:rsid w:val="009C68B7"/>
    <w:rsid w:val="009D0834"/>
    <w:rsid w:val="009D095A"/>
    <w:rsid w:val="009D0A1E"/>
    <w:rsid w:val="009D2AE3"/>
    <w:rsid w:val="009D52BC"/>
    <w:rsid w:val="009D74D1"/>
    <w:rsid w:val="009D7D0A"/>
    <w:rsid w:val="009E0896"/>
    <w:rsid w:val="009E09D9"/>
    <w:rsid w:val="009E0CC3"/>
    <w:rsid w:val="009E19F7"/>
    <w:rsid w:val="009E1B04"/>
    <w:rsid w:val="009E3096"/>
    <w:rsid w:val="009E31D9"/>
    <w:rsid w:val="009F01B1"/>
    <w:rsid w:val="009F069E"/>
    <w:rsid w:val="009F08DE"/>
    <w:rsid w:val="009F0D78"/>
    <w:rsid w:val="009F0DBB"/>
    <w:rsid w:val="009F0F77"/>
    <w:rsid w:val="009F1A98"/>
    <w:rsid w:val="009F3887"/>
    <w:rsid w:val="009F40DC"/>
    <w:rsid w:val="009F4466"/>
    <w:rsid w:val="009F659A"/>
    <w:rsid w:val="009F732B"/>
    <w:rsid w:val="009F7CB8"/>
    <w:rsid w:val="00A0040A"/>
    <w:rsid w:val="00A0070E"/>
    <w:rsid w:val="00A01FE0"/>
    <w:rsid w:val="00A026DC"/>
    <w:rsid w:val="00A02A7B"/>
    <w:rsid w:val="00A03EEB"/>
    <w:rsid w:val="00A06945"/>
    <w:rsid w:val="00A07F08"/>
    <w:rsid w:val="00A10656"/>
    <w:rsid w:val="00A10F62"/>
    <w:rsid w:val="00A113C0"/>
    <w:rsid w:val="00A11BB5"/>
    <w:rsid w:val="00A120A8"/>
    <w:rsid w:val="00A12FA6"/>
    <w:rsid w:val="00A1339B"/>
    <w:rsid w:val="00A1395F"/>
    <w:rsid w:val="00A1421E"/>
    <w:rsid w:val="00A142AB"/>
    <w:rsid w:val="00A14484"/>
    <w:rsid w:val="00A14ABA"/>
    <w:rsid w:val="00A155DF"/>
    <w:rsid w:val="00A15E78"/>
    <w:rsid w:val="00A17A71"/>
    <w:rsid w:val="00A20255"/>
    <w:rsid w:val="00A2220C"/>
    <w:rsid w:val="00A22A14"/>
    <w:rsid w:val="00A22A28"/>
    <w:rsid w:val="00A234BD"/>
    <w:rsid w:val="00A237C1"/>
    <w:rsid w:val="00A24CB6"/>
    <w:rsid w:val="00A25865"/>
    <w:rsid w:val="00A26CD2"/>
    <w:rsid w:val="00A27667"/>
    <w:rsid w:val="00A31F29"/>
    <w:rsid w:val="00A32979"/>
    <w:rsid w:val="00A3344B"/>
    <w:rsid w:val="00A34843"/>
    <w:rsid w:val="00A34A67"/>
    <w:rsid w:val="00A3602A"/>
    <w:rsid w:val="00A37462"/>
    <w:rsid w:val="00A3779B"/>
    <w:rsid w:val="00A37CE6"/>
    <w:rsid w:val="00A37E2E"/>
    <w:rsid w:val="00A403F0"/>
    <w:rsid w:val="00A403F4"/>
    <w:rsid w:val="00A40490"/>
    <w:rsid w:val="00A42C18"/>
    <w:rsid w:val="00A43296"/>
    <w:rsid w:val="00A45491"/>
    <w:rsid w:val="00A459E1"/>
    <w:rsid w:val="00A46AC4"/>
    <w:rsid w:val="00A46FF5"/>
    <w:rsid w:val="00A478A5"/>
    <w:rsid w:val="00A52296"/>
    <w:rsid w:val="00A53875"/>
    <w:rsid w:val="00A55661"/>
    <w:rsid w:val="00A56262"/>
    <w:rsid w:val="00A61B70"/>
    <w:rsid w:val="00A61FA8"/>
    <w:rsid w:val="00A621E1"/>
    <w:rsid w:val="00A63360"/>
    <w:rsid w:val="00A637F4"/>
    <w:rsid w:val="00A64D47"/>
    <w:rsid w:val="00A64DC4"/>
    <w:rsid w:val="00A64DF2"/>
    <w:rsid w:val="00A6501E"/>
    <w:rsid w:val="00A65485"/>
    <w:rsid w:val="00A66E05"/>
    <w:rsid w:val="00A67655"/>
    <w:rsid w:val="00A70753"/>
    <w:rsid w:val="00A712D2"/>
    <w:rsid w:val="00A73368"/>
    <w:rsid w:val="00A82C8A"/>
    <w:rsid w:val="00A8346B"/>
    <w:rsid w:val="00A837C4"/>
    <w:rsid w:val="00A84E12"/>
    <w:rsid w:val="00A852FF"/>
    <w:rsid w:val="00A85A90"/>
    <w:rsid w:val="00A85FC4"/>
    <w:rsid w:val="00A86920"/>
    <w:rsid w:val="00A870EA"/>
    <w:rsid w:val="00A87337"/>
    <w:rsid w:val="00A87729"/>
    <w:rsid w:val="00A879A6"/>
    <w:rsid w:val="00A90C4C"/>
    <w:rsid w:val="00A90C97"/>
    <w:rsid w:val="00A9169F"/>
    <w:rsid w:val="00A92DDC"/>
    <w:rsid w:val="00A93238"/>
    <w:rsid w:val="00A93364"/>
    <w:rsid w:val="00A9453D"/>
    <w:rsid w:val="00A94B00"/>
    <w:rsid w:val="00A94B45"/>
    <w:rsid w:val="00A94C01"/>
    <w:rsid w:val="00A960C8"/>
    <w:rsid w:val="00A963A6"/>
    <w:rsid w:val="00A96604"/>
    <w:rsid w:val="00A968D6"/>
    <w:rsid w:val="00AA03DF"/>
    <w:rsid w:val="00AA1B4F"/>
    <w:rsid w:val="00AA21D8"/>
    <w:rsid w:val="00AA271A"/>
    <w:rsid w:val="00AA3270"/>
    <w:rsid w:val="00AA375A"/>
    <w:rsid w:val="00AA54F3"/>
    <w:rsid w:val="00AA69EC"/>
    <w:rsid w:val="00AA6B43"/>
    <w:rsid w:val="00AA720D"/>
    <w:rsid w:val="00AA7347"/>
    <w:rsid w:val="00AA7542"/>
    <w:rsid w:val="00AA7B1F"/>
    <w:rsid w:val="00AB043C"/>
    <w:rsid w:val="00AB102F"/>
    <w:rsid w:val="00AB1A77"/>
    <w:rsid w:val="00AB3145"/>
    <w:rsid w:val="00AB367A"/>
    <w:rsid w:val="00AB58B7"/>
    <w:rsid w:val="00AB7BF8"/>
    <w:rsid w:val="00AC01D1"/>
    <w:rsid w:val="00AC0AB2"/>
    <w:rsid w:val="00AC0C35"/>
    <w:rsid w:val="00AC0E9F"/>
    <w:rsid w:val="00AC0EDB"/>
    <w:rsid w:val="00AC13EE"/>
    <w:rsid w:val="00AC389D"/>
    <w:rsid w:val="00AC52A5"/>
    <w:rsid w:val="00AC5FB8"/>
    <w:rsid w:val="00AC6EFD"/>
    <w:rsid w:val="00AC7151"/>
    <w:rsid w:val="00AD214E"/>
    <w:rsid w:val="00AD3C6F"/>
    <w:rsid w:val="00AD435C"/>
    <w:rsid w:val="00AD460A"/>
    <w:rsid w:val="00AD65BA"/>
    <w:rsid w:val="00AD67AB"/>
    <w:rsid w:val="00AD6A05"/>
    <w:rsid w:val="00AE058E"/>
    <w:rsid w:val="00AE0792"/>
    <w:rsid w:val="00AE0E1D"/>
    <w:rsid w:val="00AE118B"/>
    <w:rsid w:val="00AE1F86"/>
    <w:rsid w:val="00AE21A2"/>
    <w:rsid w:val="00AE272B"/>
    <w:rsid w:val="00AE393A"/>
    <w:rsid w:val="00AE3E3A"/>
    <w:rsid w:val="00AE6F92"/>
    <w:rsid w:val="00AE7023"/>
    <w:rsid w:val="00AE77B4"/>
    <w:rsid w:val="00AE7C1A"/>
    <w:rsid w:val="00AE7DF8"/>
    <w:rsid w:val="00AF07A6"/>
    <w:rsid w:val="00AF0D9C"/>
    <w:rsid w:val="00AF13AB"/>
    <w:rsid w:val="00AF14BD"/>
    <w:rsid w:val="00AF1D36"/>
    <w:rsid w:val="00AF1EAF"/>
    <w:rsid w:val="00AF280B"/>
    <w:rsid w:val="00AF4CBF"/>
    <w:rsid w:val="00AF55AD"/>
    <w:rsid w:val="00AF5F75"/>
    <w:rsid w:val="00AF6001"/>
    <w:rsid w:val="00AF768A"/>
    <w:rsid w:val="00AF7DE8"/>
    <w:rsid w:val="00AF7F41"/>
    <w:rsid w:val="00AF7FE0"/>
    <w:rsid w:val="00B00938"/>
    <w:rsid w:val="00B01247"/>
    <w:rsid w:val="00B01A16"/>
    <w:rsid w:val="00B01EC9"/>
    <w:rsid w:val="00B021C4"/>
    <w:rsid w:val="00B04AD8"/>
    <w:rsid w:val="00B06B61"/>
    <w:rsid w:val="00B06D49"/>
    <w:rsid w:val="00B07F45"/>
    <w:rsid w:val="00B10104"/>
    <w:rsid w:val="00B1021A"/>
    <w:rsid w:val="00B10271"/>
    <w:rsid w:val="00B1062A"/>
    <w:rsid w:val="00B11DED"/>
    <w:rsid w:val="00B1325F"/>
    <w:rsid w:val="00B140D9"/>
    <w:rsid w:val="00B14808"/>
    <w:rsid w:val="00B1481A"/>
    <w:rsid w:val="00B158C2"/>
    <w:rsid w:val="00B15A1F"/>
    <w:rsid w:val="00B15C12"/>
    <w:rsid w:val="00B15FE9"/>
    <w:rsid w:val="00B17FDF"/>
    <w:rsid w:val="00B20BF8"/>
    <w:rsid w:val="00B2148A"/>
    <w:rsid w:val="00B220C2"/>
    <w:rsid w:val="00B2276E"/>
    <w:rsid w:val="00B233D9"/>
    <w:rsid w:val="00B23592"/>
    <w:rsid w:val="00B25B32"/>
    <w:rsid w:val="00B26A34"/>
    <w:rsid w:val="00B313A5"/>
    <w:rsid w:val="00B32616"/>
    <w:rsid w:val="00B3446C"/>
    <w:rsid w:val="00B36A1A"/>
    <w:rsid w:val="00B36AF0"/>
    <w:rsid w:val="00B36C42"/>
    <w:rsid w:val="00B411AD"/>
    <w:rsid w:val="00B42EA7"/>
    <w:rsid w:val="00B4466B"/>
    <w:rsid w:val="00B454E8"/>
    <w:rsid w:val="00B45CC7"/>
    <w:rsid w:val="00B4772E"/>
    <w:rsid w:val="00B47F07"/>
    <w:rsid w:val="00B5077B"/>
    <w:rsid w:val="00B51845"/>
    <w:rsid w:val="00B51923"/>
    <w:rsid w:val="00B52A88"/>
    <w:rsid w:val="00B52D57"/>
    <w:rsid w:val="00B5337C"/>
    <w:rsid w:val="00B53499"/>
    <w:rsid w:val="00B53FDE"/>
    <w:rsid w:val="00B544B1"/>
    <w:rsid w:val="00B5627B"/>
    <w:rsid w:val="00B56397"/>
    <w:rsid w:val="00B571DA"/>
    <w:rsid w:val="00B6027B"/>
    <w:rsid w:val="00B6070F"/>
    <w:rsid w:val="00B611FA"/>
    <w:rsid w:val="00B62233"/>
    <w:rsid w:val="00B636C8"/>
    <w:rsid w:val="00B641E6"/>
    <w:rsid w:val="00B65D41"/>
    <w:rsid w:val="00B65EDB"/>
    <w:rsid w:val="00B66D46"/>
    <w:rsid w:val="00B67AFF"/>
    <w:rsid w:val="00B67C41"/>
    <w:rsid w:val="00B7074C"/>
    <w:rsid w:val="00B70B59"/>
    <w:rsid w:val="00B73657"/>
    <w:rsid w:val="00B739B3"/>
    <w:rsid w:val="00B75FCB"/>
    <w:rsid w:val="00B7680D"/>
    <w:rsid w:val="00B77B52"/>
    <w:rsid w:val="00B8036C"/>
    <w:rsid w:val="00B80F4E"/>
    <w:rsid w:val="00B811F9"/>
    <w:rsid w:val="00B8159B"/>
    <w:rsid w:val="00B81B15"/>
    <w:rsid w:val="00B8204C"/>
    <w:rsid w:val="00B828FD"/>
    <w:rsid w:val="00B8391D"/>
    <w:rsid w:val="00B84AAD"/>
    <w:rsid w:val="00B85522"/>
    <w:rsid w:val="00B87B7A"/>
    <w:rsid w:val="00B915AE"/>
    <w:rsid w:val="00B91A0A"/>
    <w:rsid w:val="00B91E79"/>
    <w:rsid w:val="00B954BB"/>
    <w:rsid w:val="00B96BC2"/>
    <w:rsid w:val="00BA038C"/>
    <w:rsid w:val="00BA1735"/>
    <w:rsid w:val="00BA19FA"/>
    <w:rsid w:val="00BA3464"/>
    <w:rsid w:val="00BA3B2E"/>
    <w:rsid w:val="00BA4288"/>
    <w:rsid w:val="00BA465A"/>
    <w:rsid w:val="00BA632A"/>
    <w:rsid w:val="00BA70BC"/>
    <w:rsid w:val="00BA7845"/>
    <w:rsid w:val="00BA7F27"/>
    <w:rsid w:val="00BB02B0"/>
    <w:rsid w:val="00BB0902"/>
    <w:rsid w:val="00BB0972"/>
    <w:rsid w:val="00BB0BF4"/>
    <w:rsid w:val="00BB138E"/>
    <w:rsid w:val="00BB1958"/>
    <w:rsid w:val="00BB19C0"/>
    <w:rsid w:val="00BB1F9C"/>
    <w:rsid w:val="00BB2231"/>
    <w:rsid w:val="00BB389A"/>
    <w:rsid w:val="00BB3D10"/>
    <w:rsid w:val="00BB48E5"/>
    <w:rsid w:val="00BB5607"/>
    <w:rsid w:val="00BB5A1B"/>
    <w:rsid w:val="00BB5AAB"/>
    <w:rsid w:val="00BB5ACA"/>
    <w:rsid w:val="00BB626B"/>
    <w:rsid w:val="00BB627F"/>
    <w:rsid w:val="00BB62B6"/>
    <w:rsid w:val="00BB7AB3"/>
    <w:rsid w:val="00BC0A6E"/>
    <w:rsid w:val="00BC0C17"/>
    <w:rsid w:val="00BC0FB8"/>
    <w:rsid w:val="00BC1316"/>
    <w:rsid w:val="00BC2E4B"/>
    <w:rsid w:val="00BC3510"/>
    <w:rsid w:val="00BC378F"/>
    <w:rsid w:val="00BC3823"/>
    <w:rsid w:val="00BC3ECF"/>
    <w:rsid w:val="00BC5247"/>
    <w:rsid w:val="00BC5841"/>
    <w:rsid w:val="00BC5E38"/>
    <w:rsid w:val="00BC7183"/>
    <w:rsid w:val="00BC7A14"/>
    <w:rsid w:val="00BD201A"/>
    <w:rsid w:val="00BD2DC4"/>
    <w:rsid w:val="00BD2EDC"/>
    <w:rsid w:val="00BD2EF0"/>
    <w:rsid w:val="00BD435D"/>
    <w:rsid w:val="00BD4372"/>
    <w:rsid w:val="00BD60B4"/>
    <w:rsid w:val="00BD645F"/>
    <w:rsid w:val="00BD6859"/>
    <w:rsid w:val="00BD6CFD"/>
    <w:rsid w:val="00BD796B"/>
    <w:rsid w:val="00BE0372"/>
    <w:rsid w:val="00BE0AE6"/>
    <w:rsid w:val="00BE34AF"/>
    <w:rsid w:val="00BE40C0"/>
    <w:rsid w:val="00BE40FB"/>
    <w:rsid w:val="00BE445C"/>
    <w:rsid w:val="00BE4ADC"/>
    <w:rsid w:val="00BE5F4A"/>
    <w:rsid w:val="00BE6DE2"/>
    <w:rsid w:val="00BE7AEF"/>
    <w:rsid w:val="00BF05CC"/>
    <w:rsid w:val="00BF09B0"/>
    <w:rsid w:val="00BF1544"/>
    <w:rsid w:val="00BF1B53"/>
    <w:rsid w:val="00BF1BBF"/>
    <w:rsid w:val="00BF1E96"/>
    <w:rsid w:val="00BF246D"/>
    <w:rsid w:val="00BF2682"/>
    <w:rsid w:val="00BF2AF0"/>
    <w:rsid w:val="00BF66F8"/>
    <w:rsid w:val="00BF6C85"/>
    <w:rsid w:val="00C00A3F"/>
    <w:rsid w:val="00C01F45"/>
    <w:rsid w:val="00C02244"/>
    <w:rsid w:val="00C0268B"/>
    <w:rsid w:val="00C02E36"/>
    <w:rsid w:val="00C0451F"/>
    <w:rsid w:val="00C069FC"/>
    <w:rsid w:val="00C06F06"/>
    <w:rsid w:val="00C070C3"/>
    <w:rsid w:val="00C13351"/>
    <w:rsid w:val="00C1376C"/>
    <w:rsid w:val="00C1559D"/>
    <w:rsid w:val="00C15DF4"/>
    <w:rsid w:val="00C16552"/>
    <w:rsid w:val="00C1707C"/>
    <w:rsid w:val="00C17BFF"/>
    <w:rsid w:val="00C20830"/>
    <w:rsid w:val="00C2088D"/>
    <w:rsid w:val="00C20FAD"/>
    <w:rsid w:val="00C219F4"/>
    <w:rsid w:val="00C22235"/>
    <w:rsid w:val="00C22572"/>
    <w:rsid w:val="00C2375F"/>
    <w:rsid w:val="00C2393E"/>
    <w:rsid w:val="00C247CB"/>
    <w:rsid w:val="00C25F4B"/>
    <w:rsid w:val="00C260A1"/>
    <w:rsid w:val="00C27100"/>
    <w:rsid w:val="00C275F6"/>
    <w:rsid w:val="00C30835"/>
    <w:rsid w:val="00C30EFF"/>
    <w:rsid w:val="00C315DF"/>
    <w:rsid w:val="00C31B44"/>
    <w:rsid w:val="00C324AF"/>
    <w:rsid w:val="00C325BA"/>
    <w:rsid w:val="00C32E66"/>
    <w:rsid w:val="00C3355F"/>
    <w:rsid w:val="00C33A04"/>
    <w:rsid w:val="00C34431"/>
    <w:rsid w:val="00C34D6F"/>
    <w:rsid w:val="00C3569A"/>
    <w:rsid w:val="00C376E0"/>
    <w:rsid w:val="00C41FB2"/>
    <w:rsid w:val="00C42290"/>
    <w:rsid w:val="00C42E3D"/>
    <w:rsid w:val="00C435E7"/>
    <w:rsid w:val="00C43F48"/>
    <w:rsid w:val="00C4415F"/>
    <w:rsid w:val="00C448FF"/>
    <w:rsid w:val="00C45085"/>
    <w:rsid w:val="00C45E57"/>
    <w:rsid w:val="00C461AF"/>
    <w:rsid w:val="00C5238C"/>
    <w:rsid w:val="00C52F29"/>
    <w:rsid w:val="00C54A66"/>
    <w:rsid w:val="00C54E4A"/>
    <w:rsid w:val="00C550BE"/>
    <w:rsid w:val="00C5588B"/>
    <w:rsid w:val="00C5699D"/>
    <w:rsid w:val="00C56CE6"/>
    <w:rsid w:val="00C5745F"/>
    <w:rsid w:val="00C57680"/>
    <w:rsid w:val="00C5772C"/>
    <w:rsid w:val="00C60005"/>
    <w:rsid w:val="00C60BFF"/>
    <w:rsid w:val="00C60E71"/>
    <w:rsid w:val="00C6199C"/>
    <w:rsid w:val="00C61A98"/>
    <w:rsid w:val="00C63201"/>
    <w:rsid w:val="00C63237"/>
    <w:rsid w:val="00C636C1"/>
    <w:rsid w:val="00C643A8"/>
    <w:rsid w:val="00C64E62"/>
    <w:rsid w:val="00C650F0"/>
    <w:rsid w:val="00C651D5"/>
    <w:rsid w:val="00C65BD4"/>
    <w:rsid w:val="00C65CCC"/>
    <w:rsid w:val="00C65DA9"/>
    <w:rsid w:val="00C6742F"/>
    <w:rsid w:val="00C74CFB"/>
    <w:rsid w:val="00C75729"/>
    <w:rsid w:val="00C7618F"/>
    <w:rsid w:val="00C765A9"/>
    <w:rsid w:val="00C772FA"/>
    <w:rsid w:val="00C81157"/>
    <w:rsid w:val="00C8162D"/>
    <w:rsid w:val="00C830BB"/>
    <w:rsid w:val="00C8316B"/>
    <w:rsid w:val="00C83A0B"/>
    <w:rsid w:val="00C83A92"/>
    <w:rsid w:val="00C842D0"/>
    <w:rsid w:val="00C84BD9"/>
    <w:rsid w:val="00C84ED1"/>
    <w:rsid w:val="00C863CC"/>
    <w:rsid w:val="00C868A6"/>
    <w:rsid w:val="00C868D0"/>
    <w:rsid w:val="00C86BCC"/>
    <w:rsid w:val="00C87F05"/>
    <w:rsid w:val="00C9038F"/>
    <w:rsid w:val="00C90806"/>
    <w:rsid w:val="00C916FF"/>
    <w:rsid w:val="00C92AAB"/>
    <w:rsid w:val="00C947C6"/>
    <w:rsid w:val="00C94F04"/>
    <w:rsid w:val="00C95873"/>
    <w:rsid w:val="00C95D4C"/>
    <w:rsid w:val="00C9637F"/>
    <w:rsid w:val="00C96462"/>
    <w:rsid w:val="00C96C5B"/>
    <w:rsid w:val="00C97027"/>
    <w:rsid w:val="00C9708A"/>
    <w:rsid w:val="00C97CE2"/>
    <w:rsid w:val="00CA0405"/>
    <w:rsid w:val="00CA0B5E"/>
    <w:rsid w:val="00CA2435"/>
    <w:rsid w:val="00CA2769"/>
    <w:rsid w:val="00CA2D0D"/>
    <w:rsid w:val="00CA4068"/>
    <w:rsid w:val="00CA5381"/>
    <w:rsid w:val="00CA5FFF"/>
    <w:rsid w:val="00CA678A"/>
    <w:rsid w:val="00CA67F4"/>
    <w:rsid w:val="00CB012D"/>
    <w:rsid w:val="00CB0414"/>
    <w:rsid w:val="00CB10A1"/>
    <w:rsid w:val="00CB15C0"/>
    <w:rsid w:val="00CB20F3"/>
    <w:rsid w:val="00CB37F8"/>
    <w:rsid w:val="00CB3B30"/>
    <w:rsid w:val="00CB4681"/>
    <w:rsid w:val="00CB7DC3"/>
    <w:rsid w:val="00CC0207"/>
    <w:rsid w:val="00CC1467"/>
    <w:rsid w:val="00CC1BAF"/>
    <w:rsid w:val="00CC3329"/>
    <w:rsid w:val="00CC36BB"/>
    <w:rsid w:val="00CC38B8"/>
    <w:rsid w:val="00CC41CB"/>
    <w:rsid w:val="00CC4BDC"/>
    <w:rsid w:val="00CC5BE1"/>
    <w:rsid w:val="00CC5D17"/>
    <w:rsid w:val="00CC6BF6"/>
    <w:rsid w:val="00CC75A2"/>
    <w:rsid w:val="00CC7A18"/>
    <w:rsid w:val="00CD048B"/>
    <w:rsid w:val="00CD0C71"/>
    <w:rsid w:val="00CD0E2F"/>
    <w:rsid w:val="00CD1D49"/>
    <w:rsid w:val="00CD2F20"/>
    <w:rsid w:val="00CD3E7F"/>
    <w:rsid w:val="00CD4A33"/>
    <w:rsid w:val="00CD567F"/>
    <w:rsid w:val="00CD5D73"/>
    <w:rsid w:val="00CD6B20"/>
    <w:rsid w:val="00CE1339"/>
    <w:rsid w:val="00CE20F9"/>
    <w:rsid w:val="00CE61CC"/>
    <w:rsid w:val="00CE657E"/>
    <w:rsid w:val="00CE68A2"/>
    <w:rsid w:val="00CE6E42"/>
    <w:rsid w:val="00CF1815"/>
    <w:rsid w:val="00CF20B7"/>
    <w:rsid w:val="00CF283B"/>
    <w:rsid w:val="00CF2FF0"/>
    <w:rsid w:val="00CF31D7"/>
    <w:rsid w:val="00CF616C"/>
    <w:rsid w:val="00CF6692"/>
    <w:rsid w:val="00CF7441"/>
    <w:rsid w:val="00D00000"/>
    <w:rsid w:val="00D00D16"/>
    <w:rsid w:val="00D0116E"/>
    <w:rsid w:val="00D01F8F"/>
    <w:rsid w:val="00D02361"/>
    <w:rsid w:val="00D03C6C"/>
    <w:rsid w:val="00D04760"/>
    <w:rsid w:val="00D04A95"/>
    <w:rsid w:val="00D05425"/>
    <w:rsid w:val="00D06288"/>
    <w:rsid w:val="00D068C7"/>
    <w:rsid w:val="00D07126"/>
    <w:rsid w:val="00D07502"/>
    <w:rsid w:val="00D128A4"/>
    <w:rsid w:val="00D13C8A"/>
    <w:rsid w:val="00D147C8"/>
    <w:rsid w:val="00D15131"/>
    <w:rsid w:val="00D155A0"/>
    <w:rsid w:val="00D164D4"/>
    <w:rsid w:val="00D16790"/>
    <w:rsid w:val="00D16FA2"/>
    <w:rsid w:val="00D17ABC"/>
    <w:rsid w:val="00D20782"/>
    <w:rsid w:val="00D20954"/>
    <w:rsid w:val="00D21C39"/>
    <w:rsid w:val="00D21FC6"/>
    <w:rsid w:val="00D2243A"/>
    <w:rsid w:val="00D230FF"/>
    <w:rsid w:val="00D2634A"/>
    <w:rsid w:val="00D27083"/>
    <w:rsid w:val="00D272F6"/>
    <w:rsid w:val="00D27B38"/>
    <w:rsid w:val="00D27BE0"/>
    <w:rsid w:val="00D27D93"/>
    <w:rsid w:val="00D32CBD"/>
    <w:rsid w:val="00D33393"/>
    <w:rsid w:val="00D33D36"/>
    <w:rsid w:val="00D34D94"/>
    <w:rsid w:val="00D36B80"/>
    <w:rsid w:val="00D37EAF"/>
    <w:rsid w:val="00D400B1"/>
    <w:rsid w:val="00D401AD"/>
    <w:rsid w:val="00D409E2"/>
    <w:rsid w:val="00D41EF3"/>
    <w:rsid w:val="00D427D7"/>
    <w:rsid w:val="00D435E5"/>
    <w:rsid w:val="00D44E62"/>
    <w:rsid w:val="00D4657E"/>
    <w:rsid w:val="00D465EB"/>
    <w:rsid w:val="00D47AF5"/>
    <w:rsid w:val="00D513F2"/>
    <w:rsid w:val="00D51570"/>
    <w:rsid w:val="00D520C5"/>
    <w:rsid w:val="00D536C2"/>
    <w:rsid w:val="00D556AD"/>
    <w:rsid w:val="00D55950"/>
    <w:rsid w:val="00D565EF"/>
    <w:rsid w:val="00D56E41"/>
    <w:rsid w:val="00D60381"/>
    <w:rsid w:val="00D616DE"/>
    <w:rsid w:val="00D62201"/>
    <w:rsid w:val="00D632EC"/>
    <w:rsid w:val="00D6432A"/>
    <w:rsid w:val="00D647A7"/>
    <w:rsid w:val="00D651D1"/>
    <w:rsid w:val="00D652E8"/>
    <w:rsid w:val="00D653A7"/>
    <w:rsid w:val="00D6613F"/>
    <w:rsid w:val="00D67CE7"/>
    <w:rsid w:val="00D717BB"/>
    <w:rsid w:val="00D7226B"/>
    <w:rsid w:val="00D72707"/>
    <w:rsid w:val="00D73BDD"/>
    <w:rsid w:val="00D74EE3"/>
    <w:rsid w:val="00D7514E"/>
    <w:rsid w:val="00D7561A"/>
    <w:rsid w:val="00D75A9C"/>
    <w:rsid w:val="00D76211"/>
    <w:rsid w:val="00D812C4"/>
    <w:rsid w:val="00D81500"/>
    <w:rsid w:val="00D818C7"/>
    <w:rsid w:val="00D81CB8"/>
    <w:rsid w:val="00D829C8"/>
    <w:rsid w:val="00D82F50"/>
    <w:rsid w:val="00D83AE5"/>
    <w:rsid w:val="00D84F69"/>
    <w:rsid w:val="00D860E5"/>
    <w:rsid w:val="00D864D4"/>
    <w:rsid w:val="00D87917"/>
    <w:rsid w:val="00D90871"/>
    <w:rsid w:val="00D90C14"/>
    <w:rsid w:val="00D9155F"/>
    <w:rsid w:val="00D933D4"/>
    <w:rsid w:val="00D93483"/>
    <w:rsid w:val="00D9403F"/>
    <w:rsid w:val="00D959B4"/>
    <w:rsid w:val="00D97DDF"/>
    <w:rsid w:val="00DA357F"/>
    <w:rsid w:val="00DA44DE"/>
    <w:rsid w:val="00DA4B04"/>
    <w:rsid w:val="00DA750B"/>
    <w:rsid w:val="00DB0A8F"/>
    <w:rsid w:val="00DB1E16"/>
    <w:rsid w:val="00DB3423"/>
    <w:rsid w:val="00DB508C"/>
    <w:rsid w:val="00DB620A"/>
    <w:rsid w:val="00DB6535"/>
    <w:rsid w:val="00DB7BF7"/>
    <w:rsid w:val="00DC0D51"/>
    <w:rsid w:val="00DC12F0"/>
    <w:rsid w:val="00DC3832"/>
    <w:rsid w:val="00DC47EC"/>
    <w:rsid w:val="00DC551E"/>
    <w:rsid w:val="00DC621C"/>
    <w:rsid w:val="00DC7A51"/>
    <w:rsid w:val="00DC7F18"/>
    <w:rsid w:val="00DD0606"/>
    <w:rsid w:val="00DD13F6"/>
    <w:rsid w:val="00DD1867"/>
    <w:rsid w:val="00DD3B1E"/>
    <w:rsid w:val="00DD6DD1"/>
    <w:rsid w:val="00DD7039"/>
    <w:rsid w:val="00DD7B44"/>
    <w:rsid w:val="00DE06B2"/>
    <w:rsid w:val="00DE1452"/>
    <w:rsid w:val="00DE2683"/>
    <w:rsid w:val="00DE3FD3"/>
    <w:rsid w:val="00DE5015"/>
    <w:rsid w:val="00DE5B5F"/>
    <w:rsid w:val="00DE67BE"/>
    <w:rsid w:val="00DF043C"/>
    <w:rsid w:val="00DF39BB"/>
    <w:rsid w:val="00DF5152"/>
    <w:rsid w:val="00DF614E"/>
    <w:rsid w:val="00DF7308"/>
    <w:rsid w:val="00DF7399"/>
    <w:rsid w:val="00DF78C9"/>
    <w:rsid w:val="00DF7BF0"/>
    <w:rsid w:val="00E00696"/>
    <w:rsid w:val="00E00BBB"/>
    <w:rsid w:val="00E00BDB"/>
    <w:rsid w:val="00E017ED"/>
    <w:rsid w:val="00E023D1"/>
    <w:rsid w:val="00E02699"/>
    <w:rsid w:val="00E031CF"/>
    <w:rsid w:val="00E03651"/>
    <w:rsid w:val="00E03808"/>
    <w:rsid w:val="00E03FE9"/>
    <w:rsid w:val="00E060C2"/>
    <w:rsid w:val="00E06324"/>
    <w:rsid w:val="00E069CC"/>
    <w:rsid w:val="00E0771D"/>
    <w:rsid w:val="00E07B81"/>
    <w:rsid w:val="00E10385"/>
    <w:rsid w:val="00E10AFD"/>
    <w:rsid w:val="00E12B11"/>
    <w:rsid w:val="00E12FB0"/>
    <w:rsid w:val="00E1306B"/>
    <w:rsid w:val="00E1330A"/>
    <w:rsid w:val="00E13ACD"/>
    <w:rsid w:val="00E13E8A"/>
    <w:rsid w:val="00E14329"/>
    <w:rsid w:val="00E14814"/>
    <w:rsid w:val="00E1591B"/>
    <w:rsid w:val="00E16A50"/>
    <w:rsid w:val="00E2057A"/>
    <w:rsid w:val="00E249D5"/>
    <w:rsid w:val="00E25017"/>
    <w:rsid w:val="00E254EE"/>
    <w:rsid w:val="00E25ABA"/>
    <w:rsid w:val="00E26F73"/>
    <w:rsid w:val="00E30A34"/>
    <w:rsid w:val="00E314FE"/>
    <w:rsid w:val="00E33589"/>
    <w:rsid w:val="00E33C68"/>
    <w:rsid w:val="00E34589"/>
    <w:rsid w:val="00E34EEB"/>
    <w:rsid w:val="00E3687C"/>
    <w:rsid w:val="00E37CB4"/>
    <w:rsid w:val="00E408EA"/>
    <w:rsid w:val="00E420A7"/>
    <w:rsid w:val="00E42C37"/>
    <w:rsid w:val="00E448D5"/>
    <w:rsid w:val="00E44BDC"/>
    <w:rsid w:val="00E44EB9"/>
    <w:rsid w:val="00E44FCC"/>
    <w:rsid w:val="00E45842"/>
    <w:rsid w:val="00E45BDC"/>
    <w:rsid w:val="00E460B7"/>
    <w:rsid w:val="00E46358"/>
    <w:rsid w:val="00E46AB8"/>
    <w:rsid w:val="00E471DC"/>
    <w:rsid w:val="00E50654"/>
    <w:rsid w:val="00E50EB4"/>
    <w:rsid w:val="00E5239B"/>
    <w:rsid w:val="00E532FC"/>
    <w:rsid w:val="00E54830"/>
    <w:rsid w:val="00E551CC"/>
    <w:rsid w:val="00E559B4"/>
    <w:rsid w:val="00E55BB0"/>
    <w:rsid w:val="00E55CDF"/>
    <w:rsid w:val="00E56148"/>
    <w:rsid w:val="00E5633F"/>
    <w:rsid w:val="00E56473"/>
    <w:rsid w:val="00E57532"/>
    <w:rsid w:val="00E609E5"/>
    <w:rsid w:val="00E60F27"/>
    <w:rsid w:val="00E64720"/>
    <w:rsid w:val="00E649DE"/>
    <w:rsid w:val="00E64D93"/>
    <w:rsid w:val="00E65EDB"/>
    <w:rsid w:val="00E66927"/>
    <w:rsid w:val="00E66FD7"/>
    <w:rsid w:val="00E67036"/>
    <w:rsid w:val="00E677B8"/>
    <w:rsid w:val="00E67E9E"/>
    <w:rsid w:val="00E67FA1"/>
    <w:rsid w:val="00E70001"/>
    <w:rsid w:val="00E7003C"/>
    <w:rsid w:val="00E7115E"/>
    <w:rsid w:val="00E727F1"/>
    <w:rsid w:val="00E72865"/>
    <w:rsid w:val="00E73667"/>
    <w:rsid w:val="00E73771"/>
    <w:rsid w:val="00E7387D"/>
    <w:rsid w:val="00E73D53"/>
    <w:rsid w:val="00E75111"/>
    <w:rsid w:val="00E769B6"/>
    <w:rsid w:val="00E77296"/>
    <w:rsid w:val="00E7736D"/>
    <w:rsid w:val="00E82925"/>
    <w:rsid w:val="00E839F7"/>
    <w:rsid w:val="00E83F3A"/>
    <w:rsid w:val="00E8487B"/>
    <w:rsid w:val="00E861EB"/>
    <w:rsid w:val="00E866D9"/>
    <w:rsid w:val="00E86B11"/>
    <w:rsid w:val="00E86DA0"/>
    <w:rsid w:val="00E873FD"/>
    <w:rsid w:val="00E87527"/>
    <w:rsid w:val="00E87EF7"/>
    <w:rsid w:val="00E900F8"/>
    <w:rsid w:val="00E90B4D"/>
    <w:rsid w:val="00E90FBE"/>
    <w:rsid w:val="00E917D8"/>
    <w:rsid w:val="00E93015"/>
    <w:rsid w:val="00E93763"/>
    <w:rsid w:val="00E944CF"/>
    <w:rsid w:val="00E96377"/>
    <w:rsid w:val="00E96B14"/>
    <w:rsid w:val="00E96C4C"/>
    <w:rsid w:val="00E975F2"/>
    <w:rsid w:val="00EA0A8E"/>
    <w:rsid w:val="00EA2AAE"/>
    <w:rsid w:val="00EA2EC0"/>
    <w:rsid w:val="00EA3FCC"/>
    <w:rsid w:val="00EA427A"/>
    <w:rsid w:val="00EA6BD5"/>
    <w:rsid w:val="00EA723B"/>
    <w:rsid w:val="00EB00ED"/>
    <w:rsid w:val="00EB1967"/>
    <w:rsid w:val="00EB1ECE"/>
    <w:rsid w:val="00EB518F"/>
    <w:rsid w:val="00EB58B9"/>
    <w:rsid w:val="00EB5BE2"/>
    <w:rsid w:val="00EB6350"/>
    <w:rsid w:val="00EB653A"/>
    <w:rsid w:val="00EB687A"/>
    <w:rsid w:val="00EB75AE"/>
    <w:rsid w:val="00EB7980"/>
    <w:rsid w:val="00EB7ADC"/>
    <w:rsid w:val="00EC2F62"/>
    <w:rsid w:val="00EC3B2F"/>
    <w:rsid w:val="00EC50DA"/>
    <w:rsid w:val="00EC62EB"/>
    <w:rsid w:val="00EC6E9F"/>
    <w:rsid w:val="00EC76AF"/>
    <w:rsid w:val="00EC7CB5"/>
    <w:rsid w:val="00ED0D16"/>
    <w:rsid w:val="00ED16CC"/>
    <w:rsid w:val="00ED1D39"/>
    <w:rsid w:val="00ED1FF2"/>
    <w:rsid w:val="00ED44F0"/>
    <w:rsid w:val="00ED4B33"/>
    <w:rsid w:val="00ED4DC7"/>
    <w:rsid w:val="00ED5993"/>
    <w:rsid w:val="00ED6104"/>
    <w:rsid w:val="00ED6D46"/>
    <w:rsid w:val="00ED6D74"/>
    <w:rsid w:val="00ED7436"/>
    <w:rsid w:val="00ED7755"/>
    <w:rsid w:val="00ED7DD6"/>
    <w:rsid w:val="00EE0492"/>
    <w:rsid w:val="00EE060B"/>
    <w:rsid w:val="00EE15A1"/>
    <w:rsid w:val="00EE22E1"/>
    <w:rsid w:val="00EE2A7C"/>
    <w:rsid w:val="00EE2C42"/>
    <w:rsid w:val="00EE340C"/>
    <w:rsid w:val="00EE341B"/>
    <w:rsid w:val="00EE4453"/>
    <w:rsid w:val="00EE5842"/>
    <w:rsid w:val="00EE5FCE"/>
    <w:rsid w:val="00EE64A8"/>
    <w:rsid w:val="00EE6BBD"/>
    <w:rsid w:val="00EE6E1E"/>
    <w:rsid w:val="00EE705F"/>
    <w:rsid w:val="00EF1462"/>
    <w:rsid w:val="00EF30F5"/>
    <w:rsid w:val="00EF33D0"/>
    <w:rsid w:val="00EF54FD"/>
    <w:rsid w:val="00EF6E13"/>
    <w:rsid w:val="00F02CE5"/>
    <w:rsid w:val="00F0432F"/>
    <w:rsid w:val="00F04737"/>
    <w:rsid w:val="00F05283"/>
    <w:rsid w:val="00F05DFB"/>
    <w:rsid w:val="00F065BE"/>
    <w:rsid w:val="00F0661B"/>
    <w:rsid w:val="00F07840"/>
    <w:rsid w:val="00F07D97"/>
    <w:rsid w:val="00F07F0D"/>
    <w:rsid w:val="00F10924"/>
    <w:rsid w:val="00F10CCB"/>
    <w:rsid w:val="00F111B1"/>
    <w:rsid w:val="00F130D3"/>
    <w:rsid w:val="00F13112"/>
    <w:rsid w:val="00F16FE6"/>
    <w:rsid w:val="00F173EF"/>
    <w:rsid w:val="00F17F9A"/>
    <w:rsid w:val="00F21021"/>
    <w:rsid w:val="00F215E1"/>
    <w:rsid w:val="00F219B2"/>
    <w:rsid w:val="00F238BD"/>
    <w:rsid w:val="00F24992"/>
    <w:rsid w:val="00F250E2"/>
    <w:rsid w:val="00F263F3"/>
    <w:rsid w:val="00F322CE"/>
    <w:rsid w:val="00F32F2F"/>
    <w:rsid w:val="00F33024"/>
    <w:rsid w:val="00F33F3F"/>
    <w:rsid w:val="00F348FD"/>
    <w:rsid w:val="00F34AA4"/>
    <w:rsid w:val="00F35BDD"/>
    <w:rsid w:val="00F35EF0"/>
    <w:rsid w:val="00F36B27"/>
    <w:rsid w:val="00F3781F"/>
    <w:rsid w:val="00F37A2D"/>
    <w:rsid w:val="00F403FD"/>
    <w:rsid w:val="00F4127C"/>
    <w:rsid w:val="00F41E72"/>
    <w:rsid w:val="00F42EA4"/>
    <w:rsid w:val="00F4396D"/>
    <w:rsid w:val="00F4426C"/>
    <w:rsid w:val="00F45BDF"/>
    <w:rsid w:val="00F45E7E"/>
    <w:rsid w:val="00F476CA"/>
    <w:rsid w:val="00F50300"/>
    <w:rsid w:val="00F506CC"/>
    <w:rsid w:val="00F5116F"/>
    <w:rsid w:val="00F5162E"/>
    <w:rsid w:val="00F52837"/>
    <w:rsid w:val="00F5414B"/>
    <w:rsid w:val="00F54E10"/>
    <w:rsid w:val="00F5538B"/>
    <w:rsid w:val="00F564AA"/>
    <w:rsid w:val="00F56D16"/>
    <w:rsid w:val="00F56E39"/>
    <w:rsid w:val="00F61020"/>
    <w:rsid w:val="00F623E9"/>
    <w:rsid w:val="00F62432"/>
    <w:rsid w:val="00F63951"/>
    <w:rsid w:val="00F63C86"/>
    <w:rsid w:val="00F64E77"/>
    <w:rsid w:val="00F65809"/>
    <w:rsid w:val="00F67D40"/>
    <w:rsid w:val="00F709EB"/>
    <w:rsid w:val="00F71D3D"/>
    <w:rsid w:val="00F720CD"/>
    <w:rsid w:val="00F72E7A"/>
    <w:rsid w:val="00F743E4"/>
    <w:rsid w:val="00F757B8"/>
    <w:rsid w:val="00F766BE"/>
    <w:rsid w:val="00F77EB9"/>
    <w:rsid w:val="00F80635"/>
    <w:rsid w:val="00F8115F"/>
    <w:rsid w:val="00F815D1"/>
    <w:rsid w:val="00F81E7E"/>
    <w:rsid w:val="00F81F0F"/>
    <w:rsid w:val="00F825F4"/>
    <w:rsid w:val="00F82704"/>
    <w:rsid w:val="00F82AF1"/>
    <w:rsid w:val="00F83830"/>
    <w:rsid w:val="00F838DF"/>
    <w:rsid w:val="00F839B3"/>
    <w:rsid w:val="00F83E2D"/>
    <w:rsid w:val="00F85321"/>
    <w:rsid w:val="00F85FD6"/>
    <w:rsid w:val="00F91506"/>
    <w:rsid w:val="00F92AA1"/>
    <w:rsid w:val="00F932DE"/>
    <w:rsid w:val="00F93350"/>
    <w:rsid w:val="00F963DD"/>
    <w:rsid w:val="00F9641A"/>
    <w:rsid w:val="00F97004"/>
    <w:rsid w:val="00F97B36"/>
    <w:rsid w:val="00F97C9E"/>
    <w:rsid w:val="00FA067D"/>
    <w:rsid w:val="00FA2045"/>
    <w:rsid w:val="00FA27E7"/>
    <w:rsid w:val="00FA2D1D"/>
    <w:rsid w:val="00FA392B"/>
    <w:rsid w:val="00FA5347"/>
    <w:rsid w:val="00FA6128"/>
    <w:rsid w:val="00FA69FF"/>
    <w:rsid w:val="00FA72F8"/>
    <w:rsid w:val="00FA7A66"/>
    <w:rsid w:val="00FB1802"/>
    <w:rsid w:val="00FB1AA9"/>
    <w:rsid w:val="00FB3DA2"/>
    <w:rsid w:val="00FB4099"/>
    <w:rsid w:val="00FB45D7"/>
    <w:rsid w:val="00FB4744"/>
    <w:rsid w:val="00FB4B5A"/>
    <w:rsid w:val="00FB5963"/>
    <w:rsid w:val="00FB5DAA"/>
    <w:rsid w:val="00FB7CC5"/>
    <w:rsid w:val="00FC04B9"/>
    <w:rsid w:val="00FC161A"/>
    <w:rsid w:val="00FC1B2B"/>
    <w:rsid w:val="00FC23D5"/>
    <w:rsid w:val="00FC2E68"/>
    <w:rsid w:val="00FC4337"/>
    <w:rsid w:val="00FC4C1A"/>
    <w:rsid w:val="00FC628F"/>
    <w:rsid w:val="00FC6467"/>
    <w:rsid w:val="00FC6468"/>
    <w:rsid w:val="00FC6D49"/>
    <w:rsid w:val="00FC7466"/>
    <w:rsid w:val="00FC793F"/>
    <w:rsid w:val="00FD0205"/>
    <w:rsid w:val="00FD20F1"/>
    <w:rsid w:val="00FD24AD"/>
    <w:rsid w:val="00FD2CB0"/>
    <w:rsid w:val="00FD4922"/>
    <w:rsid w:val="00FD547A"/>
    <w:rsid w:val="00FD6461"/>
    <w:rsid w:val="00FD67A9"/>
    <w:rsid w:val="00FD7025"/>
    <w:rsid w:val="00FE0281"/>
    <w:rsid w:val="00FE1594"/>
    <w:rsid w:val="00FE22EA"/>
    <w:rsid w:val="00FE5F03"/>
    <w:rsid w:val="00FE69B1"/>
    <w:rsid w:val="00FE6A50"/>
    <w:rsid w:val="00FE7083"/>
    <w:rsid w:val="00FF019F"/>
    <w:rsid w:val="00FF0730"/>
    <w:rsid w:val="00FF1B2A"/>
    <w:rsid w:val="00FF2160"/>
    <w:rsid w:val="00FF2AD5"/>
    <w:rsid w:val="00FF2E31"/>
    <w:rsid w:val="00FF30DE"/>
    <w:rsid w:val="00FF3B93"/>
    <w:rsid w:val="00FF487A"/>
    <w:rsid w:val="00FF571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291A4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1A4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91A4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1A4F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flau@cuhk.edu.hk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denniscdl@link.cuhk.edu.hk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wen.li1@siat.ac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aychan@link.cuhk.edu.hk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192A1E-D91A-41A7-A615-9DA69D41C4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7177</Words>
  <Characters>40912</Characters>
  <Application>Microsoft Office Word</Application>
  <DocSecurity>0</DocSecurity>
  <Lines>340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9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25T00:09:00Z</dcterms:created>
  <dcterms:modified xsi:type="dcterms:W3CDTF">2019-07-02T16:15:00Z</dcterms:modified>
</cp:coreProperties>
</file>